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721B2E" w14:textId="1149F1E7" w:rsidR="006D1BF5" w:rsidRPr="00CB6889" w:rsidRDefault="006D1BF5" w:rsidP="006611D1">
      <w:pPr>
        <w:jc w:val="both"/>
        <w:rPr>
          <w:b/>
          <w:bCs/>
        </w:rPr>
      </w:pPr>
      <w:r w:rsidRPr="00CB6889">
        <w:rPr>
          <w:b/>
          <w:bCs/>
        </w:rPr>
        <w:t>Cover</w:t>
      </w:r>
    </w:p>
    <w:p w14:paraId="42C1EC70" w14:textId="7B9DD457" w:rsidR="006D1BF5" w:rsidRPr="00CB6889" w:rsidRDefault="006D1BF5" w:rsidP="008A3D22">
      <w:pPr>
        <w:jc w:val="center"/>
        <w:rPr>
          <w:b/>
          <w:bCs/>
          <w:sz w:val="28"/>
          <w:szCs w:val="28"/>
        </w:rPr>
      </w:pPr>
      <w:r w:rsidRPr="00CB6889">
        <w:rPr>
          <w:b/>
          <w:bCs/>
        </w:rPr>
        <w:br w:type="column"/>
      </w:r>
      <w:r w:rsidRPr="00CB6889">
        <w:rPr>
          <w:b/>
          <w:bCs/>
          <w:sz w:val="28"/>
          <w:szCs w:val="28"/>
        </w:rPr>
        <w:lastRenderedPageBreak/>
        <w:t>PANDUAN</w:t>
      </w:r>
    </w:p>
    <w:p w14:paraId="2395C153" w14:textId="2E670F47" w:rsidR="00964AB0" w:rsidRPr="00CB6889" w:rsidRDefault="00964AB0" w:rsidP="008A3D22">
      <w:pPr>
        <w:jc w:val="center"/>
        <w:rPr>
          <w:b/>
          <w:bCs/>
          <w:sz w:val="28"/>
          <w:szCs w:val="28"/>
        </w:rPr>
      </w:pPr>
      <w:r w:rsidRPr="00CB6889">
        <w:rPr>
          <w:b/>
          <w:bCs/>
          <w:sz w:val="28"/>
          <w:szCs w:val="28"/>
        </w:rPr>
        <w:t>HIBAH PENGUATAN PUSAT STUDI</w:t>
      </w:r>
    </w:p>
    <w:p w14:paraId="0238EC32" w14:textId="77777777" w:rsidR="006D1BF5" w:rsidRPr="00CB6889" w:rsidRDefault="006D1BF5" w:rsidP="008A3D22">
      <w:pPr>
        <w:jc w:val="center"/>
        <w:rPr>
          <w:b/>
          <w:bCs/>
        </w:rPr>
      </w:pPr>
    </w:p>
    <w:p w14:paraId="452F49DF" w14:textId="3B472731" w:rsidR="006D1BF5" w:rsidRPr="00CB6889" w:rsidRDefault="008A3D22" w:rsidP="008A3D22">
      <w:pPr>
        <w:jc w:val="center"/>
        <w:rPr>
          <w:b/>
          <w:bCs/>
        </w:rPr>
      </w:pPr>
      <w:bookmarkStart w:id="0" w:name="_GoBack"/>
      <w:r w:rsidRPr="00CB6889">
        <w:rPr>
          <w:noProof/>
        </w:rPr>
        <w:drawing>
          <wp:anchor distT="114300" distB="114300" distL="114300" distR="114300" simplePos="0" relativeHeight="251659264" behindDoc="0" locked="0" layoutInCell="1" hidden="0" allowOverlap="1" wp14:anchorId="08BF9896" wp14:editId="17C42686">
            <wp:simplePos x="0" y="0"/>
            <wp:positionH relativeFrom="column">
              <wp:posOffset>1838426</wp:posOffset>
            </wp:positionH>
            <wp:positionV relativeFrom="paragraph">
              <wp:posOffset>169044</wp:posOffset>
            </wp:positionV>
            <wp:extent cx="2286000" cy="2286000"/>
            <wp:effectExtent l="0" t="0" r="0" b="0"/>
            <wp:wrapNone/>
            <wp:docPr id="2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86000" cy="2286000"/>
                    </a:xfrm>
                    <a:prstGeom prst="rect">
                      <a:avLst/>
                    </a:prstGeom>
                    <a:ln/>
                  </pic:spPr>
                </pic:pic>
              </a:graphicData>
            </a:graphic>
          </wp:anchor>
        </w:drawing>
      </w:r>
      <w:bookmarkEnd w:id="0"/>
    </w:p>
    <w:p w14:paraId="775997B6" w14:textId="6639322F" w:rsidR="006D1BF5" w:rsidRPr="00CB6889" w:rsidRDefault="006D1BF5" w:rsidP="008A3D22">
      <w:pPr>
        <w:ind w:left="1530"/>
        <w:jc w:val="center"/>
        <w:rPr>
          <w:b/>
          <w:bCs/>
        </w:rPr>
      </w:pPr>
    </w:p>
    <w:p w14:paraId="48A935E3" w14:textId="77777777" w:rsidR="006D1BF5" w:rsidRPr="00CB6889" w:rsidRDefault="006D1BF5" w:rsidP="008A3D22">
      <w:pPr>
        <w:jc w:val="center"/>
        <w:rPr>
          <w:b/>
          <w:bCs/>
        </w:rPr>
      </w:pPr>
    </w:p>
    <w:p w14:paraId="76DC8A2F" w14:textId="77777777" w:rsidR="006D1BF5" w:rsidRPr="00CB6889" w:rsidRDefault="006D1BF5" w:rsidP="008A3D22">
      <w:pPr>
        <w:jc w:val="center"/>
      </w:pPr>
    </w:p>
    <w:p w14:paraId="02FDF1B8" w14:textId="77777777" w:rsidR="006D1BF5" w:rsidRPr="00CB6889" w:rsidRDefault="006D1BF5" w:rsidP="008A3D22">
      <w:pPr>
        <w:jc w:val="center"/>
      </w:pPr>
    </w:p>
    <w:p w14:paraId="18A9C8BB" w14:textId="77777777" w:rsidR="006D1BF5" w:rsidRPr="00CB6889" w:rsidRDefault="006D1BF5" w:rsidP="008A3D22">
      <w:pPr>
        <w:jc w:val="center"/>
      </w:pPr>
    </w:p>
    <w:p w14:paraId="738A3CD9" w14:textId="77777777" w:rsidR="006D1BF5" w:rsidRPr="00CB6889" w:rsidRDefault="006D1BF5" w:rsidP="008A3D22">
      <w:pPr>
        <w:jc w:val="center"/>
      </w:pPr>
    </w:p>
    <w:p w14:paraId="42A400A0" w14:textId="77777777" w:rsidR="006D1BF5" w:rsidRPr="00CB6889" w:rsidRDefault="006D1BF5" w:rsidP="008A3D22">
      <w:pPr>
        <w:jc w:val="center"/>
        <w:rPr>
          <w:b/>
          <w:bCs/>
        </w:rPr>
      </w:pPr>
    </w:p>
    <w:p w14:paraId="5515E2FF" w14:textId="70E7FA8C" w:rsidR="006D1BF5" w:rsidRPr="00CB6889" w:rsidRDefault="006D1BF5" w:rsidP="008A3D22">
      <w:pPr>
        <w:tabs>
          <w:tab w:val="left" w:pos="7412"/>
        </w:tabs>
        <w:jc w:val="center"/>
        <w:rPr>
          <w:b/>
          <w:bCs/>
        </w:rPr>
      </w:pPr>
    </w:p>
    <w:p w14:paraId="0CD6D489" w14:textId="77777777" w:rsidR="006D1BF5" w:rsidRPr="00CB6889" w:rsidRDefault="006D1BF5" w:rsidP="008A3D22">
      <w:pPr>
        <w:tabs>
          <w:tab w:val="left" w:pos="7412"/>
        </w:tabs>
        <w:jc w:val="center"/>
        <w:rPr>
          <w:b/>
          <w:bCs/>
        </w:rPr>
      </w:pPr>
    </w:p>
    <w:p w14:paraId="4049237D" w14:textId="697872F8" w:rsidR="006D1BF5" w:rsidRPr="00CB6889" w:rsidRDefault="006D1BF5" w:rsidP="008A3D22">
      <w:pPr>
        <w:tabs>
          <w:tab w:val="left" w:pos="7412"/>
        </w:tabs>
        <w:jc w:val="center"/>
        <w:rPr>
          <w:b/>
          <w:bCs/>
          <w:sz w:val="24"/>
          <w:szCs w:val="24"/>
        </w:rPr>
      </w:pPr>
      <w:r w:rsidRPr="00CB6889">
        <w:rPr>
          <w:b/>
          <w:bCs/>
          <w:sz w:val="24"/>
          <w:szCs w:val="24"/>
        </w:rPr>
        <w:t>Disusun Oleh:</w:t>
      </w:r>
    </w:p>
    <w:p w14:paraId="349D0392" w14:textId="77777777" w:rsidR="006D1BF5" w:rsidRPr="00CB6889" w:rsidRDefault="006D1BF5" w:rsidP="008A3D22">
      <w:pPr>
        <w:tabs>
          <w:tab w:val="left" w:pos="7412"/>
        </w:tabs>
        <w:jc w:val="center"/>
        <w:rPr>
          <w:b/>
          <w:bCs/>
          <w:sz w:val="24"/>
          <w:szCs w:val="24"/>
        </w:rPr>
      </w:pPr>
    </w:p>
    <w:p w14:paraId="16900EC8" w14:textId="77777777" w:rsidR="006D1BF5" w:rsidRPr="00CB6889" w:rsidRDefault="006D1BF5" w:rsidP="008A3D22">
      <w:pPr>
        <w:tabs>
          <w:tab w:val="left" w:pos="7412"/>
        </w:tabs>
        <w:jc w:val="center"/>
        <w:rPr>
          <w:b/>
          <w:bCs/>
        </w:rPr>
      </w:pPr>
    </w:p>
    <w:p w14:paraId="564898F5" w14:textId="77777777" w:rsidR="006D1BF5" w:rsidRPr="00CB6889" w:rsidRDefault="006D1BF5" w:rsidP="008A3D22">
      <w:pPr>
        <w:tabs>
          <w:tab w:val="left" w:pos="7412"/>
        </w:tabs>
        <w:jc w:val="center"/>
        <w:rPr>
          <w:b/>
          <w:bCs/>
        </w:rPr>
      </w:pPr>
    </w:p>
    <w:p w14:paraId="1804E9CA" w14:textId="77777777" w:rsidR="006D1BF5" w:rsidRPr="00CB6889" w:rsidRDefault="006D1BF5" w:rsidP="008A3D22">
      <w:pPr>
        <w:tabs>
          <w:tab w:val="left" w:pos="7412"/>
        </w:tabs>
        <w:jc w:val="center"/>
        <w:rPr>
          <w:b/>
          <w:bCs/>
        </w:rPr>
      </w:pPr>
    </w:p>
    <w:p w14:paraId="2DD8AE54" w14:textId="77777777" w:rsidR="006D1BF5" w:rsidRPr="00CB6889" w:rsidRDefault="006D1BF5" w:rsidP="008A3D22">
      <w:pPr>
        <w:tabs>
          <w:tab w:val="left" w:pos="7412"/>
        </w:tabs>
        <w:jc w:val="center"/>
        <w:rPr>
          <w:b/>
          <w:bCs/>
        </w:rPr>
      </w:pPr>
    </w:p>
    <w:p w14:paraId="005B8798" w14:textId="77777777" w:rsidR="006D1BF5" w:rsidRPr="00CB6889" w:rsidRDefault="006D1BF5" w:rsidP="008A3D22">
      <w:pPr>
        <w:tabs>
          <w:tab w:val="left" w:pos="7412"/>
        </w:tabs>
        <w:jc w:val="center"/>
        <w:rPr>
          <w:b/>
          <w:bCs/>
        </w:rPr>
      </w:pPr>
    </w:p>
    <w:p w14:paraId="4C6A2976" w14:textId="76F38953" w:rsidR="006D1BF5" w:rsidRPr="00CB6889" w:rsidRDefault="006D1BF5" w:rsidP="008A3D22">
      <w:pPr>
        <w:tabs>
          <w:tab w:val="left" w:pos="7412"/>
        </w:tabs>
        <w:jc w:val="center"/>
        <w:rPr>
          <w:b/>
          <w:bCs/>
          <w:sz w:val="32"/>
          <w:szCs w:val="32"/>
        </w:rPr>
      </w:pPr>
      <w:r w:rsidRPr="00CB6889">
        <w:rPr>
          <w:b/>
          <w:bCs/>
          <w:sz w:val="32"/>
          <w:szCs w:val="32"/>
        </w:rPr>
        <w:t>LEMBAGA RISET DAN INOVASI</w:t>
      </w:r>
    </w:p>
    <w:p w14:paraId="1FE3F1F2" w14:textId="037B9D14" w:rsidR="006D1BF5" w:rsidRPr="00CB6889" w:rsidRDefault="006D1BF5" w:rsidP="008A3D22">
      <w:pPr>
        <w:tabs>
          <w:tab w:val="left" w:pos="7412"/>
        </w:tabs>
        <w:jc w:val="center"/>
        <w:rPr>
          <w:b/>
          <w:bCs/>
          <w:sz w:val="32"/>
          <w:szCs w:val="32"/>
        </w:rPr>
      </w:pPr>
      <w:r w:rsidRPr="00CB6889">
        <w:rPr>
          <w:b/>
          <w:bCs/>
          <w:sz w:val="32"/>
          <w:szCs w:val="32"/>
        </w:rPr>
        <w:t>UNIVERSITAS MUHAMMADIYAH SURAKARTA</w:t>
      </w:r>
    </w:p>
    <w:p w14:paraId="6482ADBD" w14:textId="2F03C968" w:rsidR="006D1BF5" w:rsidRPr="00CB6889" w:rsidRDefault="006D1BF5" w:rsidP="008A3D22">
      <w:pPr>
        <w:tabs>
          <w:tab w:val="left" w:pos="7412"/>
        </w:tabs>
        <w:jc w:val="center"/>
        <w:rPr>
          <w:b/>
          <w:bCs/>
          <w:sz w:val="32"/>
          <w:szCs w:val="32"/>
        </w:rPr>
      </w:pPr>
      <w:r w:rsidRPr="00CB6889">
        <w:rPr>
          <w:b/>
          <w:bCs/>
          <w:sz w:val="32"/>
          <w:szCs w:val="32"/>
        </w:rPr>
        <w:t>2023</w:t>
      </w:r>
    </w:p>
    <w:p w14:paraId="2E36AA67" w14:textId="31B090FB" w:rsidR="00BB375A" w:rsidRDefault="006D1BF5" w:rsidP="006D1BF5">
      <w:pPr>
        <w:jc w:val="center"/>
        <w:rPr>
          <w:b/>
          <w:bCs/>
        </w:rPr>
      </w:pPr>
      <w:r w:rsidRPr="00CB6889">
        <w:br w:type="column"/>
      </w:r>
      <w:r w:rsidRPr="00CB6889">
        <w:rPr>
          <w:b/>
          <w:bCs/>
        </w:rPr>
        <w:lastRenderedPageBreak/>
        <w:t>PANDUAN HIBAH PENGUATAN PUSAT STUDI</w:t>
      </w:r>
    </w:p>
    <w:p w14:paraId="05328AD6" w14:textId="77777777" w:rsidR="00E749E5" w:rsidRPr="00CB6889" w:rsidRDefault="00E749E5" w:rsidP="006D1BF5">
      <w:pPr>
        <w:jc w:val="center"/>
        <w:rPr>
          <w:b/>
          <w:bCs/>
        </w:rPr>
      </w:pPr>
    </w:p>
    <w:p w14:paraId="0233F9BA" w14:textId="77777777" w:rsidR="00964AB0" w:rsidRPr="00CB6889" w:rsidRDefault="00964AB0" w:rsidP="006611D1">
      <w:pPr>
        <w:pStyle w:val="ListParagraph"/>
        <w:numPr>
          <w:ilvl w:val="0"/>
          <w:numId w:val="1"/>
        </w:numPr>
        <w:ind w:left="450"/>
        <w:jc w:val="both"/>
        <w:rPr>
          <w:b/>
          <w:bCs/>
        </w:rPr>
      </w:pPr>
      <w:r w:rsidRPr="00CB6889">
        <w:rPr>
          <w:b/>
          <w:bCs/>
        </w:rPr>
        <w:t>PENDAHULUAN</w:t>
      </w:r>
    </w:p>
    <w:p w14:paraId="1F0012EA" w14:textId="77777777" w:rsidR="00BB375A" w:rsidRPr="00CB6889" w:rsidRDefault="00BB375A" w:rsidP="00FF5106">
      <w:pPr>
        <w:pStyle w:val="ListParagraph"/>
        <w:ind w:left="450" w:firstLine="450"/>
        <w:jc w:val="both"/>
      </w:pPr>
      <w:r w:rsidRPr="00CB6889">
        <w:t xml:space="preserve">Universitas Muhammadiyah Surakarta </w:t>
      </w:r>
      <w:r w:rsidR="00AC7EEB" w:rsidRPr="00CB6889">
        <w:t>(UMS) adalah salah satu perguruan tinggi swasta terbesar di Jawa Tengah yang telah terakreditasi Unggul oleh BAN-PT pada tahun 2021. Perguruan tinggi ini juga telah terakreditasi IABEE dan AUN-QA, serta masuk ke dalam tiga (3) besar Perguruan Tinggi Islam Terbaik Dunia menurut Uni Rank. UMS juga menyandang predikat Perguruan Tinggi Swasta (PTS) yang memiliki jumlah program studi terakreditasi Unggul terbanyak se-Indonesia.</w:t>
      </w:r>
      <w:r w:rsidR="000A2035" w:rsidRPr="00CB6889">
        <w:t xml:space="preserve"> Banyaknya prestasi yang dimiliki oleh UMS berdampak pada tingginya tuntutan terhadap peningkatan kualitas kinerja sehingga dapat bisa mempertahankan atau bahkan meningkatkan prestasinya pada masa yang akan datang. </w:t>
      </w:r>
    </w:p>
    <w:p w14:paraId="2088A8EA" w14:textId="77777777" w:rsidR="004F7609" w:rsidRPr="00CB6889" w:rsidRDefault="000A2035" w:rsidP="00FF5106">
      <w:pPr>
        <w:pStyle w:val="ListParagraph"/>
        <w:ind w:left="450" w:firstLine="450"/>
        <w:jc w:val="both"/>
      </w:pPr>
      <w:r w:rsidRPr="00CB6889">
        <w:t xml:space="preserve">Universitas Muhammadiyah Surakarta telah dicanangkan sebagai </w:t>
      </w:r>
      <w:r w:rsidRPr="00CB6889">
        <w:rPr>
          <w:i/>
          <w:iCs/>
        </w:rPr>
        <w:t>World Class University</w:t>
      </w:r>
      <w:r w:rsidR="00052BA1" w:rsidRPr="00CB6889">
        <w:rPr>
          <w:i/>
          <w:iCs/>
        </w:rPr>
        <w:t xml:space="preserve"> </w:t>
      </w:r>
      <w:r w:rsidR="00052BA1" w:rsidRPr="00CB6889">
        <w:t>sehingga perlu untuk terus meningkatkan kegiatan-kegiatan penelitian yang bertaraf internasional</w:t>
      </w:r>
      <w:r w:rsidR="00A11FAE" w:rsidRPr="00CB6889">
        <w:t xml:space="preserve">. Salah satu upaya untuk mencapai hal tersebut adalah ketersediaan wadah bagi para peneliti di lingkungan UMS untuk meningkatkan kolaborasi internasional, baik melalui kegiatan penelitian, pengabdian kepada masyarakat, maupun publikasi. Pusat studi merupakan wadah yang sangat potensial untuk memfasilitasi kegiatan-kegiatan tersebut. Saat ini, UMS memiliki </w:t>
      </w:r>
      <w:r w:rsidR="00DC5078" w:rsidRPr="00CB6889">
        <w:t>39</w:t>
      </w:r>
      <w:r w:rsidR="00A11FAE" w:rsidRPr="00CB6889">
        <w:t xml:space="preserve"> pusat studi. Akan tetapi, tidak semua pusat studi melakukan kegiatan-kegiatan aktif untuk meningkatkan kerjasama internasional</w:t>
      </w:r>
      <w:r w:rsidR="00F440BD" w:rsidRPr="00CB6889">
        <w:t xml:space="preserve">. UMS mengarahkan penelitian ke dalam tiga </w:t>
      </w:r>
      <w:r w:rsidR="000B3AEE" w:rsidRPr="00CB6889">
        <w:t xml:space="preserve">tema utama sebagai </w:t>
      </w:r>
      <w:r w:rsidR="00F440BD" w:rsidRPr="00CB6889">
        <w:t xml:space="preserve">bidang unggulan, yaitu: 1) </w:t>
      </w:r>
      <w:r w:rsidR="000B3AEE" w:rsidRPr="00CB6889">
        <w:t>kemajuan dan kesejahteraan masyarakat (</w:t>
      </w:r>
      <w:r w:rsidR="00F440BD" w:rsidRPr="00CB6889">
        <w:rPr>
          <w:i/>
          <w:iCs/>
        </w:rPr>
        <w:t>social advancement and well-being</w:t>
      </w:r>
      <w:r w:rsidR="000B3AEE" w:rsidRPr="00CB6889">
        <w:t>)</w:t>
      </w:r>
      <w:r w:rsidR="00F440BD" w:rsidRPr="00CB6889">
        <w:rPr>
          <w:i/>
          <w:iCs/>
        </w:rPr>
        <w:t xml:space="preserve">, </w:t>
      </w:r>
      <w:r w:rsidR="00F440BD" w:rsidRPr="00CB6889">
        <w:t xml:space="preserve">2) </w:t>
      </w:r>
      <w:r w:rsidR="000B3AEE" w:rsidRPr="00CB6889">
        <w:t>ketahanan energi (</w:t>
      </w:r>
      <w:r w:rsidR="00F440BD" w:rsidRPr="00CB6889">
        <w:rPr>
          <w:i/>
          <w:iCs/>
        </w:rPr>
        <w:t>energy security</w:t>
      </w:r>
      <w:r w:rsidR="000B3AEE" w:rsidRPr="00CB6889">
        <w:t>)</w:t>
      </w:r>
      <w:r w:rsidR="00F440BD" w:rsidRPr="00CB6889">
        <w:rPr>
          <w:i/>
          <w:iCs/>
        </w:rPr>
        <w:t xml:space="preserve">, </w:t>
      </w:r>
      <w:r w:rsidR="00F440BD" w:rsidRPr="00CB6889">
        <w:t xml:space="preserve">3) </w:t>
      </w:r>
      <w:r w:rsidR="000B3AEE" w:rsidRPr="00CB6889">
        <w:t>lingkungan yang Tangguh (</w:t>
      </w:r>
      <w:r w:rsidR="00F440BD" w:rsidRPr="00CB6889">
        <w:rPr>
          <w:i/>
          <w:iCs/>
        </w:rPr>
        <w:t>resilient environment</w:t>
      </w:r>
      <w:r w:rsidR="000B3AEE" w:rsidRPr="00CB6889">
        <w:rPr>
          <w:i/>
          <w:iCs/>
        </w:rPr>
        <w:t>)</w:t>
      </w:r>
      <w:r w:rsidR="00F440BD" w:rsidRPr="00CB6889">
        <w:rPr>
          <w:i/>
          <w:iCs/>
        </w:rPr>
        <w:t>.</w:t>
      </w:r>
      <w:r w:rsidR="000B3AEE" w:rsidRPr="00CB6889">
        <w:rPr>
          <w:i/>
          <w:iCs/>
        </w:rPr>
        <w:t xml:space="preserve"> </w:t>
      </w:r>
      <w:r w:rsidR="000B3AEE" w:rsidRPr="00CB6889">
        <w:t>Setiap tema memiliki rincian sub-tema berikut:</w:t>
      </w:r>
    </w:p>
    <w:p w14:paraId="1F2B6F7B" w14:textId="60607F59" w:rsidR="004F7609" w:rsidRPr="00CB6889" w:rsidRDefault="000B3AEE" w:rsidP="004F7609">
      <w:pPr>
        <w:pStyle w:val="ListParagraph"/>
        <w:numPr>
          <w:ilvl w:val="0"/>
          <w:numId w:val="22"/>
        </w:numPr>
        <w:ind w:left="810"/>
        <w:jc w:val="both"/>
      </w:pPr>
      <w:r w:rsidRPr="00CB6889">
        <w:t>kemajuan dan kesejahteraan masyarakat (</w:t>
      </w:r>
      <w:r w:rsidRPr="00CB6889">
        <w:rPr>
          <w:i/>
          <w:iCs/>
        </w:rPr>
        <w:t>social advancement and well-being</w:t>
      </w:r>
      <w:r w:rsidRPr="00CB6889">
        <w:t xml:space="preserve">) terdiri atas: a) </w:t>
      </w:r>
      <w:r w:rsidR="004F7609" w:rsidRPr="00CB6889">
        <w:t xml:space="preserve">masyarakat madani </w:t>
      </w:r>
      <w:r w:rsidR="004F7609" w:rsidRPr="00CB6889">
        <w:rPr>
          <w:i/>
          <w:iCs/>
        </w:rPr>
        <w:t>(civil society)</w:t>
      </w:r>
      <w:r w:rsidR="004F7609" w:rsidRPr="00CB6889">
        <w:t xml:space="preserve">, b) kesehatan dan kesejahteraan </w:t>
      </w:r>
      <w:r w:rsidR="004F7609" w:rsidRPr="00CB6889">
        <w:rPr>
          <w:i/>
          <w:iCs/>
        </w:rPr>
        <w:t>(health and wellbeing)</w:t>
      </w:r>
      <w:r w:rsidR="004F7609" w:rsidRPr="00CB6889">
        <w:t xml:space="preserve">, c) ketahanan pangan </w:t>
      </w:r>
      <w:r w:rsidR="004F7609" w:rsidRPr="00CB6889">
        <w:rPr>
          <w:i/>
          <w:iCs/>
        </w:rPr>
        <w:t>(food security)</w:t>
      </w:r>
      <w:r w:rsidR="004F7609" w:rsidRPr="00CB6889">
        <w:t>;</w:t>
      </w:r>
    </w:p>
    <w:p w14:paraId="608291A1" w14:textId="5519A4B0" w:rsidR="004F7609" w:rsidRPr="00CB6889" w:rsidRDefault="004F7609" w:rsidP="004F7609">
      <w:pPr>
        <w:pStyle w:val="ListParagraph"/>
        <w:numPr>
          <w:ilvl w:val="0"/>
          <w:numId w:val="22"/>
        </w:numPr>
        <w:ind w:left="810"/>
        <w:jc w:val="both"/>
      </w:pPr>
      <w:r w:rsidRPr="00CB6889">
        <w:t>ketahanan energi (</w:t>
      </w:r>
      <w:r w:rsidRPr="00CB6889">
        <w:rPr>
          <w:i/>
          <w:iCs/>
        </w:rPr>
        <w:t>energy security</w:t>
      </w:r>
      <w:r w:rsidRPr="00CB6889">
        <w:t>)</w:t>
      </w:r>
      <w:r w:rsidRPr="00CB6889">
        <w:rPr>
          <w:i/>
          <w:iCs/>
        </w:rPr>
        <w:t xml:space="preserve"> </w:t>
      </w:r>
      <w:r w:rsidRPr="00CB6889">
        <w:t xml:space="preserve">terdiri atas: a) perubahan iklim </w:t>
      </w:r>
      <w:r w:rsidRPr="00CB6889">
        <w:rPr>
          <w:i/>
          <w:iCs/>
        </w:rPr>
        <w:t xml:space="preserve">(climate change), </w:t>
      </w:r>
      <w:r w:rsidRPr="00CB6889">
        <w:t xml:space="preserve">b) keberlanjutan energi </w:t>
      </w:r>
      <w:r w:rsidRPr="00CB6889">
        <w:rPr>
          <w:i/>
          <w:iCs/>
        </w:rPr>
        <w:t>(energy sustainability);</w:t>
      </w:r>
    </w:p>
    <w:p w14:paraId="2087A155" w14:textId="18AB87E9" w:rsidR="004F7609" w:rsidRPr="00CB6889" w:rsidRDefault="004F7609" w:rsidP="004F7609">
      <w:pPr>
        <w:pStyle w:val="ListParagraph"/>
        <w:numPr>
          <w:ilvl w:val="0"/>
          <w:numId w:val="22"/>
        </w:numPr>
        <w:ind w:left="810"/>
        <w:jc w:val="both"/>
      </w:pPr>
      <w:r w:rsidRPr="00CB6889">
        <w:t>lingkungan yang Tangguh (</w:t>
      </w:r>
      <w:r w:rsidRPr="00CB6889">
        <w:rPr>
          <w:i/>
          <w:iCs/>
        </w:rPr>
        <w:t xml:space="preserve">resilient environment) </w:t>
      </w:r>
      <w:r w:rsidRPr="00CB6889">
        <w:t xml:space="preserve">terdiri atas: a) kota dan masyarakat pintar </w:t>
      </w:r>
      <w:r w:rsidRPr="00CB6889">
        <w:rPr>
          <w:i/>
          <w:iCs/>
        </w:rPr>
        <w:t xml:space="preserve">(smart city and communities), </w:t>
      </w:r>
      <w:r w:rsidRPr="00CB6889">
        <w:t xml:space="preserve">b) produk dan material sirkular </w:t>
      </w:r>
      <w:r w:rsidRPr="00CB6889">
        <w:rPr>
          <w:i/>
          <w:iCs/>
        </w:rPr>
        <w:t xml:space="preserve">(circulate products and materials). </w:t>
      </w:r>
    </w:p>
    <w:p w14:paraId="65A1CB71" w14:textId="266BD051" w:rsidR="00F440BD" w:rsidRPr="00CB6889" w:rsidRDefault="000B3AEE" w:rsidP="006B6627">
      <w:pPr>
        <w:pStyle w:val="ListParagraph"/>
        <w:ind w:left="450" w:firstLine="450"/>
        <w:jc w:val="both"/>
      </w:pPr>
      <w:r w:rsidRPr="00CB6889">
        <w:t xml:space="preserve">Setiap </w:t>
      </w:r>
      <w:r w:rsidR="00F440BD" w:rsidRPr="00CB6889">
        <w:t>Bidang unggulan ini diharapkan menjadi panduan untuk menjalankan penelitian di universitas agar lebih terarah dan berpotensi untuk dipublikasikan sehingga bermanfaat untuk masyarakat, baik di tingkat nasional maupun internasional.</w:t>
      </w:r>
      <w:r w:rsidR="006B6627" w:rsidRPr="00CB6889">
        <w:t xml:space="preserve"> </w:t>
      </w:r>
      <w:r w:rsidR="00F440BD" w:rsidRPr="00CB6889">
        <w:t xml:space="preserve">Keberadaan pusat studi di lingkungan Universitas Muhammadiyah Surakarta dipandang perlu untuk ikut menguatkan </w:t>
      </w:r>
      <w:r w:rsidR="00996E17" w:rsidRPr="00CB6889">
        <w:t xml:space="preserve">tiga bidang keunggulan yang ditetapkan oleh universitas. Hal-hal yang perlu dilakukan yaitu menguatkan kelompok-kelompok kajian dan pusat studi sehingga akan berdampak pada peningkatan kapasitas dan kapabilitas universitas. </w:t>
      </w:r>
      <w:r w:rsidR="00680A18" w:rsidRPr="00CB6889">
        <w:t xml:space="preserve">Selain itu, dari total pusat studi yang ada di UMS yaitu 39 pusat studi, hanya 20 pusat studi yang masih aktif hingga saat ini. Keaktifan pusat studi ini perlu untuk ditingkatkan dan difasilitasi sehingga dapat semakin berperan aktif mendukung keberhasilan riset-riset, baik dari segi kuantitas maupun kualitas. </w:t>
      </w:r>
      <w:r w:rsidR="00996E17" w:rsidRPr="00CB6889">
        <w:t xml:space="preserve">Atas dasar pemikiran ini, Universitas Muhammadiyah Surakarta memberikan </w:t>
      </w:r>
      <w:r w:rsidR="00996E17" w:rsidRPr="00CB6889">
        <w:rPr>
          <w:b/>
          <w:bCs/>
        </w:rPr>
        <w:t>Hibah Penguatan Pusat Studi</w:t>
      </w:r>
      <w:r w:rsidR="00996E17" w:rsidRPr="00CB6889">
        <w:t xml:space="preserve">. </w:t>
      </w:r>
      <w:r w:rsidR="00680A18" w:rsidRPr="00CB6889">
        <w:t xml:space="preserve">Hibah ini diharapkan dapat menjadi daya dorong pusat studi untuk dalam mengembangkan program-program kegiatan ke depannya. </w:t>
      </w:r>
      <w:r w:rsidR="00996E17" w:rsidRPr="00CB6889">
        <w:t xml:space="preserve"> </w:t>
      </w:r>
    </w:p>
    <w:p w14:paraId="0B06A989" w14:textId="77777777" w:rsidR="000A2035" w:rsidRPr="00CB6889" w:rsidRDefault="000A2035" w:rsidP="006611D1">
      <w:pPr>
        <w:pStyle w:val="ListParagraph"/>
        <w:ind w:left="450"/>
        <w:jc w:val="both"/>
      </w:pPr>
    </w:p>
    <w:p w14:paraId="19A2AD6F" w14:textId="5B9AE8AB" w:rsidR="00964AB0" w:rsidRPr="00CB6889" w:rsidRDefault="00964AB0" w:rsidP="006611D1">
      <w:pPr>
        <w:pStyle w:val="ListParagraph"/>
        <w:numPr>
          <w:ilvl w:val="0"/>
          <w:numId w:val="1"/>
        </w:numPr>
        <w:ind w:left="450"/>
        <w:jc w:val="both"/>
        <w:rPr>
          <w:b/>
          <w:bCs/>
        </w:rPr>
      </w:pPr>
      <w:r w:rsidRPr="00CB6889">
        <w:rPr>
          <w:b/>
          <w:bCs/>
        </w:rPr>
        <w:t>TUJUAN</w:t>
      </w:r>
      <w:r w:rsidR="00BB375A" w:rsidRPr="00CB6889">
        <w:rPr>
          <w:b/>
          <w:bCs/>
        </w:rPr>
        <w:t xml:space="preserve"> </w:t>
      </w:r>
      <w:r w:rsidR="00FF0CFF">
        <w:rPr>
          <w:b/>
          <w:bCs/>
        </w:rPr>
        <w:t>HIBAH PENGUATAN PUSAT STUDI</w:t>
      </w:r>
    </w:p>
    <w:p w14:paraId="10E44BCD" w14:textId="60DCE087" w:rsidR="00F440BD" w:rsidRPr="00CB6889" w:rsidRDefault="00171103" w:rsidP="00680A18">
      <w:pPr>
        <w:pStyle w:val="ListParagraph"/>
        <w:numPr>
          <w:ilvl w:val="0"/>
          <w:numId w:val="10"/>
        </w:numPr>
        <w:jc w:val="both"/>
      </w:pPr>
      <w:r>
        <w:t>M</w:t>
      </w:r>
      <w:r w:rsidR="00680A18" w:rsidRPr="00CB6889">
        <w:t>enyempurnakan pengelola</w:t>
      </w:r>
      <w:r w:rsidR="00DC5078" w:rsidRPr="00CB6889">
        <w:t>an</w:t>
      </w:r>
      <w:r w:rsidR="00680A18" w:rsidRPr="00CB6889">
        <w:t xml:space="preserve"> pusat studi sesuai dengan Manual Prosedur Pengelolaan Pusat Studi.</w:t>
      </w:r>
    </w:p>
    <w:p w14:paraId="213CAE19" w14:textId="147B062F" w:rsidR="00680A18" w:rsidRPr="00CB6889" w:rsidRDefault="00171103" w:rsidP="00680A18">
      <w:pPr>
        <w:pStyle w:val="ListParagraph"/>
        <w:numPr>
          <w:ilvl w:val="0"/>
          <w:numId w:val="10"/>
        </w:numPr>
        <w:jc w:val="both"/>
      </w:pPr>
      <w:r>
        <w:t>M</w:t>
      </w:r>
      <w:r w:rsidR="00680A18" w:rsidRPr="00CB6889">
        <w:t>engembangkan rencana-rencana program</w:t>
      </w:r>
      <w:r w:rsidR="00DC5078" w:rsidRPr="00CB6889">
        <w:t>, baik secara</w:t>
      </w:r>
      <w:r w:rsidR="00680A18" w:rsidRPr="00CB6889">
        <w:t xml:space="preserve"> kuantitas </w:t>
      </w:r>
      <w:r w:rsidR="00DC5078" w:rsidRPr="00CB6889">
        <w:t xml:space="preserve">maupun </w:t>
      </w:r>
      <w:r w:rsidR="00680A18" w:rsidRPr="00CB6889">
        <w:t>kualitas.</w:t>
      </w:r>
    </w:p>
    <w:p w14:paraId="2FEFB885" w14:textId="74DA1849" w:rsidR="00680A18" w:rsidRPr="00CB6889" w:rsidRDefault="00171103" w:rsidP="00680A18">
      <w:pPr>
        <w:pStyle w:val="ListParagraph"/>
        <w:numPr>
          <w:ilvl w:val="0"/>
          <w:numId w:val="10"/>
        </w:numPr>
        <w:jc w:val="both"/>
      </w:pPr>
      <w:r>
        <w:t>M</w:t>
      </w:r>
      <w:r w:rsidR="00680A18" w:rsidRPr="00CB6889">
        <w:t xml:space="preserve">eningkatkan </w:t>
      </w:r>
      <w:r w:rsidR="00DC5078" w:rsidRPr="00CB6889">
        <w:t>kolaborasi</w:t>
      </w:r>
      <w:r>
        <w:t xml:space="preserve"> multi-disiplin</w:t>
      </w:r>
      <w:r w:rsidR="00DC5078" w:rsidRPr="00CB6889">
        <w:t xml:space="preserve"> </w:t>
      </w:r>
      <w:r w:rsidR="00680A18" w:rsidRPr="00CB6889">
        <w:t xml:space="preserve">di </w:t>
      </w:r>
      <w:r w:rsidR="00DC5078" w:rsidRPr="00CB6889">
        <w:t xml:space="preserve">lingkungan </w:t>
      </w:r>
      <w:r w:rsidR="00680A18" w:rsidRPr="00CB6889">
        <w:t>universitas.</w:t>
      </w:r>
    </w:p>
    <w:p w14:paraId="1A868C14" w14:textId="6DE29936" w:rsidR="00680A18" w:rsidRDefault="00171103" w:rsidP="00680A18">
      <w:pPr>
        <w:pStyle w:val="ListParagraph"/>
        <w:numPr>
          <w:ilvl w:val="0"/>
          <w:numId w:val="10"/>
        </w:numPr>
        <w:jc w:val="both"/>
      </w:pPr>
      <w:r>
        <w:t>M</w:t>
      </w:r>
      <w:r w:rsidR="00680A18" w:rsidRPr="00CB6889">
        <w:t>emfasilitasi para periset di tingkat universitas dalam mengembangkan kualitas riset kerjasama, baik di tingkat nasional maupun internasional.</w:t>
      </w:r>
    </w:p>
    <w:p w14:paraId="3BC02669" w14:textId="1F7FEE8C" w:rsidR="00171103" w:rsidRDefault="00171103" w:rsidP="00680A18">
      <w:pPr>
        <w:pStyle w:val="ListParagraph"/>
        <w:numPr>
          <w:ilvl w:val="0"/>
          <w:numId w:val="10"/>
        </w:numPr>
        <w:jc w:val="both"/>
      </w:pPr>
      <w:r>
        <w:t>Menghasilkan riset unggulan kelembagaan melalui pusat studi.</w:t>
      </w:r>
    </w:p>
    <w:p w14:paraId="250AAA79" w14:textId="77777777" w:rsidR="00E749E5" w:rsidRDefault="00E749E5" w:rsidP="00E749E5">
      <w:pPr>
        <w:pStyle w:val="ListParagraph"/>
        <w:ind w:left="810"/>
        <w:jc w:val="both"/>
      </w:pPr>
    </w:p>
    <w:p w14:paraId="253AA406" w14:textId="77777777" w:rsidR="00E749E5" w:rsidRDefault="00E749E5" w:rsidP="00E749E5">
      <w:pPr>
        <w:pStyle w:val="ListParagraph"/>
        <w:ind w:left="810"/>
        <w:jc w:val="both"/>
      </w:pPr>
    </w:p>
    <w:p w14:paraId="55B33945" w14:textId="77777777" w:rsidR="00E749E5" w:rsidRDefault="00E749E5" w:rsidP="00E749E5">
      <w:pPr>
        <w:pStyle w:val="ListParagraph"/>
        <w:ind w:left="810"/>
        <w:jc w:val="both"/>
      </w:pPr>
    </w:p>
    <w:p w14:paraId="61E6F995" w14:textId="25C55084" w:rsidR="00BB375A" w:rsidRPr="00CB6889" w:rsidRDefault="00BB375A" w:rsidP="006611D1">
      <w:pPr>
        <w:pStyle w:val="ListParagraph"/>
        <w:numPr>
          <w:ilvl w:val="0"/>
          <w:numId w:val="1"/>
        </w:numPr>
        <w:ind w:left="450"/>
        <w:jc w:val="both"/>
        <w:rPr>
          <w:b/>
          <w:bCs/>
        </w:rPr>
      </w:pPr>
      <w:r w:rsidRPr="00CB6889">
        <w:rPr>
          <w:b/>
          <w:bCs/>
        </w:rPr>
        <w:t xml:space="preserve">SYARAT PENGUSUL </w:t>
      </w:r>
    </w:p>
    <w:p w14:paraId="01BD8F30" w14:textId="3E6E46A7" w:rsidR="003962D3" w:rsidRPr="00CB6889" w:rsidRDefault="003962D3" w:rsidP="00C44313">
      <w:pPr>
        <w:pStyle w:val="ListParagraph"/>
        <w:numPr>
          <w:ilvl w:val="0"/>
          <w:numId w:val="27"/>
        </w:numPr>
        <w:jc w:val="both"/>
      </w:pPr>
      <w:r w:rsidRPr="00CB6889">
        <w:t>Pusat studi</w:t>
      </w:r>
      <w:r w:rsidR="006B6627" w:rsidRPr="00CB6889">
        <w:t xml:space="preserve">/ kelompok riset yang </w:t>
      </w:r>
      <w:r w:rsidRPr="00CB6889">
        <w:t>memiliki SK Rektor.</w:t>
      </w:r>
    </w:p>
    <w:p w14:paraId="62A07E7E" w14:textId="072B024A" w:rsidR="007633E8" w:rsidRPr="00CB6889" w:rsidRDefault="003962D3" w:rsidP="00C44313">
      <w:pPr>
        <w:pStyle w:val="ListParagraph"/>
        <w:numPr>
          <w:ilvl w:val="0"/>
          <w:numId w:val="27"/>
        </w:numPr>
        <w:jc w:val="both"/>
      </w:pPr>
      <w:r w:rsidRPr="00CB6889">
        <w:t>Pusat studi membuat deskripsi singkat tentang pusat studi yang meliputi:</w:t>
      </w:r>
      <w:r w:rsidR="006B6627" w:rsidRPr="00CB6889">
        <w:t xml:space="preserve"> </w:t>
      </w:r>
      <w:r w:rsidRPr="00CB6889">
        <w:t>lat</w:t>
      </w:r>
      <w:r w:rsidRPr="00CB6889">
        <w:rPr>
          <w:spacing w:val="-1"/>
        </w:rPr>
        <w:t>a</w:t>
      </w:r>
      <w:r w:rsidRPr="00CB6889">
        <w:t>r b</w:t>
      </w:r>
      <w:r w:rsidRPr="00CB6889">
        <w:rPr>
          <w:spacing w:val="-1"/>
        </w:rPr>
        <w:t>e</w:t>
      </w:r>
      <w:r w:rsidRPr="00CB6889">
        <w:t>lak</w:t>
      </w:r>
      <w:r w:rsidRPr="00CB6889">
        <w:rPr>
          <w:spacing w:val="-1"/>
        </w:rPr>
        <w:t>a</w:t>
      </w:r>
      <w:r w:rsidRPr="00CB6889">
        <w:rPr>
          <w:spacing w:val="2"/>
        </w:rPr>
        <w:t>n</w:t>
      </w:r>
      <w:r w:rsidRPr="00CB6889">
        <w:rPr>
          <w:spacing w:val="-2"/>
        </w:rPr>
        <w:t>g</w:t>
      </w:r>
      <w:r w:rsidRPr="00CB6889">
        <w:t>,</w:t>
      </w:r>
      <w:r w:rsidRPr="00CB6889">
        <w:rPr>
          <w:spacing w:val="2"/>
        </w:rPr>
        <w:t xml:space="preserve"> </w:t>
      </w:r>
      <w:r w:rsidRPr="00CB6889">
        <w:t>l</w:t>
      </w:r>
      <w:r w:rsidRPr="00CB6889">
        <w:rPr>
          <w:spacing w:val="1"/>
        </w:rPr>
        <w:t>i</w:t>
      </w:r>
      <w:r w:rsidRPr="00CB6889">
        <w:t>n</w:t>
      </w:r>
      <w:r w:rsidRPr="00CB6889">
        <w:rPr>
          <w:spacing w:val="-2"/>
        </w:rPr>
        <w:t>g</w:t>
      </w:r>
      <w:r w:rsidRPr="00CB6889">
        <w:t>kup</w:t>
      </w:r>
      <w:r w:rsidRPr="00CB6889">
        <w:rPr>
          <w:spacing w:val="2"/>
        </w:rPr>
        <w:t xml:space="preserve"> </w:t>
      </w:r>
      <w:r w:rsidRPr="00CB6889">
        <w:t>bida</w:t>
      </w:r>
      <w:r w:rsidRPr="00CB6889">
        <w:rPr>
          <w:spacing w:val="2"/>
        </w:rPr>
        <w:t>n</w:t>
      </w:r>
      <w:r w:rsidRPr="00CB6889">
        <w:t>g</w:t>
      </w:r>
      <w:r w:rsidRPr="00CB6889">
        <w:rPr>
          <w:spacing w:val="5"/>
        </w:rPr>
        <w:t xml:space="preserve"> </w:t>
      </w:r>
      <w:r w:rsidR="00E02624">
        <w:rPr>
          <w:spacing w:val="-5"/>
        </w:rPr>
        <w:t>kajian</w:t>
      </w:r>
      <w:r w:rsidRPr="00CB6889">
        <w:t>,</w:t>
      </w:r>
      <w:r w:rsidRPr="00CB6889">
        <w:rPr>
          <w:spacing w:val="2"/>
        </w:rPr>
        <w:t xml:space="preserve"> </w:t>
      </w:r>
      <w:r w:rsidRPr="00CB6889">
        <w:t>r</w:t>
      </w:r>
      <w:r w:rsidRPr="00CB6889">
        <w:rPr>
          <w:spacing w:val="-2"/>
        </w:rPr>
        <w:t>e</w:t>
      </w:r>
      <w:r w:rsidRPr="00CB6889">
        <w:t>k</w:t>
      </w:r>
      <w:r w:rsidRPr="00CB6889">
        <w:rPr>
          <w:spacing w:val="-1"/>
        </w:rPr>
        <w:t>a</w:t>
      </w:r>
      <w:r w:rsidRPr="00CB6889">
        <w:t>m</w:t>
      </w:r>
      <w:r w:rsidRPr="00CB6889">
        <w:rPr>
          <w:spacing w:val="3"/>
        </w:rPr>
        <w:t xml:space="preserve"> </w:t>
      </w:r>
      <w:r w:rsidRPr="00CB6889">
        <w:t>jej</w:t>
      </w:r>
      <w:r w:rsidRPr="00CB6889">
        <w:rPr>
          <w:spacing w:val="-1"/>
        </w:rPr>
        <w:t>a</w:t>
      </w:r>
      <w:r w:rsidRPr="00CB6889">
        <w:t>k</w:t>
      </w:r>
      <w:r w:rsidRPr="00CB6889">
        <w:rPr>
          <w:spacing w:val="2"/>
        </w:rPr>
        <w:t xml:space="preserve"> </w:t>
      </w:r>
      <w:r w:rsidRPr="00CB6889">
        <w:rPr>
          <w:spacing w:val="4"/>
        </w:rPr>
        <w:t>(</w:t>
      </w:r>
      <w:r w:rsidRPr="00CB6889">
        <w:rPr>
          <w:i/>
        </w:rPr>
        <w:t>mileston</w:t>
      </w:r>
      <w:r w:rsidRPr="00CB6889">
        <w:rPr>
          <w:i/>
          <w:spacing w:val="-1"/>
        </w:rPr>
        <w:t>e</w:t>
      </w:r>
      <w:r w:rsidRPr="00CB6889">
        <w:t xml:space="preserve">), </w:t>
      </w:r>
      <w:r w:rsidR="00E02624">
        <w:t xml:space="preserve">tujuan, </w:t>
      </w:r>
      <w:r w:rsidRPr="00CB6889">
        <w:t>s</w:t>
      </w:r>
      <w:r w:rsidRPr="00CB6889">
        <w:rPr>
          <w:spacing w:val="-1"/>
        </w:rPr>
        <w:t>a</w:t>
      </w:r>
      <w:r w:rsidRPr="00CB6889">
        <w:t>s</w:t>
      </w:r>
      <w:r w:rsidRPr="00CB6889">
        <w:rPr>
          <w:spacing w:val="-1"/>
        </w:rPr>
        <w:t>a</w:t>
      </w:r>
      <w:r w:rsidRPr="00CB6889">
        <w:t>r</w:t>
      </w:r>
      <w:r w:rsidRPr="00CB6889">
        <w:rPr>
          <w:spacing w:val="-2"/>
        </w:rPr>
        <w:t>a</w:t>
      </w:r>
      <w:r w:rsidRPr="00CB6889">
        <w:t>n</w:t>
      </w:r>
      <w:r w:rsidR="00E02624">
        <w:t xml:space="preserve">, </w:t>
      </w:r>
      <w:r w:rsidRPr="00CB6889">
        <w:rPr>
          <w:spacing w:val="2"/>
        </w:rPr>
        <w:t>d</w:t>
      </w:r>
      <w:r w:rsidRPr="00CB6889">
        <w:rPr>
          <w:spacing w:val="-1"/>
        </w:rPr>
        <w:t>a</w:t>
      </w:r>
      <w:r w:rsidRPr="00CB6889">
        <w:t>n pr</w:t>
      </w:r>
      <w:r w:rsidRPr="00CB6889">
        <w:rPr>
          <w:spacing w:val="1"/>
        </w:rPr>
        <w:t>o</w:t>
      </w:r>
      <w:r w:rsidRPr="00CB6889">
        <w:rPr>
          <w:spacing w:val="-2"/>
        </w:rPr>
        <w:t>g</w:t>
      </w:r>
      <w:r w:rsidRPr="00CB6889">
        <w:rPr>
          <w:spacing w:val="1"/>
        </w:rPr>
        <w:t>r</w:t>
      </w:r>
      <w:r w:rsidRPr="00CB6889">
        <w:rPr>
          <w:spacing w:val="-1"/>
        </w:rPr>
        <w:t>a</w:t>
      </w:r>
      <w:r w:rsidRPr="00CB6889">
        <w:t>m ke</w:t>
      </w:r>
      <w:r w:rsidRPr="00CB6889">
        <w:rPr>
          <w:spacing w:val="-1"/>
        </w:rPr>
        <w:t>r</w:t>
      </w:r>
      <w:r w:rsidRPr="00CB6889">
        <w:rPr>
          <w:spacing w:val="3"/>
        </w:rPr>
        <w:t>j</w:t>
      </w:r>
      <w:r w:rsidRPr="00CB6889">
        <w:t>a</w:t>
      </w:r>
      <w:r w:rsidRPr="00CB6889">
        <w:rPr>
          <w:spacing w:val="-1"/>
        </w:rPr>
        <w:t xml:space="preserve"> </w:t>
      </w:r>
      <w:r w:rsidR="00E02624">
        <w:t>yang telah dimiliki.</w:t>
      </w:r>
      <w:r w:rsidR="007633E8" w:rsidRPr="00CB6889">
        <w:t xml:space="preserve"> </w:t>
      </w:r>
    </w:p>
    <w:p w14:paraId="78A38876" w14:textId="4772FBD6" w:rsidR="00EC2C2A" w:rsidRPr="00CB6889" w:rsidRDefault="00EC2C2A" w:rsidP="00C44313">
      <w:pPr>
        <w:pStyle w:val="ListParagraph"/>
        <w:numPr>
          <w:ilvl w:val="0"/>
          <w:numId w:val="27"/>
        </w:numPr>
        <w:jc w:val="both"/>
      </w:pPr>
      <w:r w:rsidRPr="00CB6889">
        <w:t xml:space="preserve">Setiap pusat studi </w:t>
      </w:r>
      <w:r w:rsidR="00C07332">
        <w:t>berhak</w:t>
      </w:r>
      <w:r w:rsidRPr="00CB6889">
        <w:t xml:space="preserve"> mengajukan satu (1) proposal</w:t>
      </w:r>
      <w:r w:rsidR="00C07332">
        <w:t>.</w:t>
      </w:r>
    </w:p>
    <w:p w14:paraId="08A01ABC" w14:textId="2B743AD8" w:rsidR="00C44313" w:rsidRPr="00CB6889" w:rsidRDefault="004A206C" w:rsidP="00C44313">
      <w:pPr>
        <w:pStyle w:val="ListParagraph"/>
        <w:numPr>
          <w:ilvl w:val="0"/>
          <w:numId w:val="27"/>
        </w:numPr>
        <w:jc w:val="both"/>
      </w:pPr>
      <w:r w:rsidRPr="00CB6889">
        <w:t xml:space="preserve">Ada pelibatan </w:t>
      </w:r>
      <w:r w:rsidR="00C07332">
        <w:t xml:space="preserve">minimal empat </w:t>
      </w:r>
      <w:r w:rsidRPr="00CB6889">
        <w:t>mahasiswa dalam kegiatan pusat studi</w:t>
      </w:r>
      <w:r w:rsidR="00C07332">
        <w:t xml:space="preserve"> diutamakan antar-prodi.</w:t>
      </w:r>
    </w:p>
    <w:p w14:paraId="55B57577" w14:textId="0B0F0487" w:rsidR="00C07332" w:rsidRDefault="00C07332" w:rsidP="00C44313">
      <w:pPr>
        <w:pStyle w:val="ListParagraph"/>
        <w:numPr>
          <w:ilvl w:val="0"/>
          <w:numId w:val="27"/>
        </w:numPr>
        <w:jc w:val="both"/>
        <w:rPr>
          <w:rFonts w:cstheme="minorHAnsi"/>
        </w:rPr>
      </w:pPr>
      <w:r>
        <w:rPr>
          <w:rFonts w:cstheme="minorHAnsi"/>
        </w:rPr>
        <w:t>Pengusul sesuai dengan salah satu subtema unggulan.</w:t>
      </w:r>
    </w:p>
    <w:p w14:paraId="60F8D9FC" w14:textId="01E89231" w:rsidR="006B6627" w:rsidRPr="00CB6889" w:rsidRDefault="004A6F04" w:rsidP="00C44313">
      <w:pPr>
        <w:pStyle w:val="ListParagraph"/>
        <w:numPr>
          <w:ilvl w:val="0"/>
          <w:numId w:val="27"/>
        </w:numPr>
        <w:jc w:val="both"/>
        <w:rPr>
          <w:rFonts w:cstheme="minorHAnsi"/>
        </w:rPr>
      </w:pPr>
      <w:r>
        <w:rPr>
          <w:rFonts w:cstheme="minorHAnsi"/>
        </w:rPr>
        <w:t xml:space="preserve">Memiliki </w:t>
      </w:r>
      <w:r w:rsidR="006B6627" w:rsidRPr="00CB6889">
        <w:rPr>
          <w:rFonts w:cstheme="minorHAnsi"/>
        </w:rPr>
        <w:t>kolaborasi atau akt</w:t>
      </w:r>
      <w:r w:rsidR="006B6627" w:rsidRPr="004A6F04">
        <w:rPr>
          <w:rFonts w:cstheme="minorHAnsi"/>
        </w:rPr>
        <w:t>ivitas</w:t>
      </w:r>
      <w:r w:rsidRPr="004A6F04">
        <w:rPr>
          <w:rFonts w:cstheme="minorHAnsi"/>
        </w:rPr>
        <w:t>,</w:t>
      </w:r>
      <w:r w:rsidR="006B6627" w:rsidRPr="004A6F04">
        <w:rPr>
          <w:rFonts w:cstheme="minorHAnsi"/>
        </w:rPr>
        <w:t xml:space="preserve"> baik nas</w:t>
      </w:r>
      <w:r w:rsidR="00E749E5" w:rsidRPr="004A6F04">
        <w:rPr>
          <w:rFonts w:cstheme="minorHAnsi"/>
        </w:rPr>
        <w:t>ional dan atau Internasional</w:t>
      </w:r>
      <w:r w:rsidRPr="004A6F04">
        <w:rPr>
          <w:rFonts w:cstheme="minorHAnsi"/>
        </w:rPr>
        <w:t>, yang</w:t>
      </w:r>
      <w:r w:rsidR="00E749E5" w:rsidRPr="004A6F04">
        <w:rPr>
          <w:rFonts w:cstheme="minorHAnsi"/>
        </w:rPr>
        <w:t xml:space="preserve"> </w:t>
      </w:r>
      <w:r w:rsidR="006B6627" w:rsidRPr="004A6F04">
        <w:rPr>
          <w:rFonts w:cstheme="minorHAnsi"/>
        </w:rPr>
        <w:t xml:space="preserve">dibuktikan dengan </w:t>
      </w:r>
      <w:r w:rsidRPr="004A6F04">
        <w:rPr>
          <w:rFonts w:cstheme="minorHAnsi"/>
        </w:rPr>
        <w:t xml:space="preserve">adanya </w:t>
      </w:r>
      <w:r w:rsidR="006B6627" w:rsidRPr="004A6F04">
        <w:rPr>
          <w:rFonts w:cstheme="minorHAnsi"/>
        </w:rPr>
        <w:t>korespondensi</w:t>
      </w:r>
      <w:r w:rsidRPr="004A6F04">
        <w:rPr>
          <w:rFonts w:cstheme="minorHAnsi"/>
        </w:rPr>
        <w:t xml:space="preserve"> atau lainnya. </w:t>
      </w:r>
    </w:p>
    <w:p w14:paraId="6E34E2FD" w14:textId="77777777" w:rsidR="00C44313" w:rsidRPr="00CB6889" w:rsidRDefault="00C44313" w:rsidP="00C44313">
      <w:pPr>
        <w:pStyle w:val="ListParagraph"/>
        <w:jc w:val="both"/>
        <w:rPr>
          <w:rFonts w:cstheme="minorHAnsi"/>
        </w:rPr>
      </w:pPr>
    </w:p>
    <w:p w14:paraId="283FC503" w14:textId="63D28B67" w:rsidR="006B6627" w:rsidRDefault="006B6627" w:rsidP="006611D1">
      <w:pPr>
        <w:pStyle w:val="ListParagraph"/>
        <w:numPr>
          <w:ilvl w:val="0"/>
          <w:numId w:val="1"/>
        </w:numPr>
        <w:ind w:left="450"/>
        <w:jc w:val="both"/>
        <w:rPr>
          <w:b/>
          <w:bCs/>
        </w:rPr>
      </w:pPr>
      <w:r w:rsidRPr="00CB6889">
        <w:rPr>
          <w:b/>
          <w:bCs/>
        </w:rPr>
        <w:t>PROGRAM YANG DIUSULKAN</w:t>
      </w:r>
      <w:r w:rsidR="00106CF2" w:rsidRPr="00CB6889">
        <w:rPr>
          <w:b/>
          <w:bCs/>
        </w:rPr>
        <w:t xml:space="preserve"> DALAM HIBAH</w:t>
      </w:r>
    </w:p>
    <w:p w14:paraId="3F33944D" w14:textId="1C2A1B0A" w:rsidR="00485602" w:rsidRDefault="00F470F0" w:rsidP="001E574E">
      <w:pPr>
        <w:pStyle w:val="ListParagraph"/>
        <w:ind w:left="450"/>
        <w:jc w:val="both"/>
      </w:pPr>
      <w:r>
        <w:t>Ada program-program wajib</w:t>
      </w:r>
      <w:r w:rsidR="00491E98">
        <w:t xml:space="preserve"> dan pilihan</w:t>
      </w:r>
      <w:r>
        <w:t xml:space="preserve"> yang </w:t>
      </w:r>
      <w:r w:rsidR="00491E98">
        <w:t xml:space="preserve">dapat </w:t>
      </w:r>
      <w:r>
        <w:t>di</w:t>
      </w:r>
      <w:r w:rsidR="004A6F04">
        <w:t>usulkan oleh pusat studi dalam hibah ini.</w:t>
      </w:r>
    </w:p>
    <w:p w14:paraId="51BCDE58" w14:textId="523D0910" w:rsidR="00491E98" w:rsidRDefault="00787F3D" w:rsidP="004A6F04">
      <w:pPr>
        <w:pStyle w:val="ListParagraph"/>
        <w:ind w:left="810"/>
        <w:jc w:val="both"/>
        <w:rPr>
          <w:b/>
          <w:bCs/>
        </w:rPr>
      </w:pPr>
      <w:r>
        <w:rPr>
          <w:b/>
          <w:bCs/>
        </w:rPr>
        <w:t xml:space="preserve"> </w:t>
      </w:r>
    </w:p>
    <w:tbl>
      <w:tblPr>
        <w:tblStyle w:val="TableGrid"/>
        <w:tblW w:w="9701" w:type="dxa"/>
        <w:tblInd w:w="445" w:type="dxa"/>
        <w:tblLook w:val="04A0" w:firstRow="1" w:lastRow="0" w:firstColumn="1" w:lastColumn="0" w:noHBand="0" w:noVBand="1"/>
      </w:tblPr>
      <w:tblGrid>
        <w:gridCol w:w="606"/>
        <w:gridCol w:w="1791"/>
        <w:gridCol w:w="5343"/>
        <w:gridCol w:w="1948"/>
        <w:gridCol w:w="13"/>
      </w:tblGrid>
      <w:tr w:rsidR="00A62291" w14:paraId="4021C4E2" w14:textId="77777777" w:rsidTr="004A6F04">
        <w:trPr>
          <w:gridAfter w:val="1"/>
          <w:wAfter w:w="13" w:type="dxa"/>
        </w:trPr>
        <w:tc>
          <w:tcPr>
            <w:tcW w:w="606" w:type="dxa"/>
          </w:tcPr>
          <w:p w14:paraId="3A5715DE" w14:textId="270BE01D" w:rsidR="00787F3D" w:rsidRPr="00A62291" w:rsidRDefault="00787F3D" w:rsidP="00A62291">
            <w:pPr>
              <w:pStyle w:val="ListParagraph"/>
              <w:ind w:left="0"/>
              <w:jc w:val="center"/>
              <w:rPr>
                <w:b/>
              </w:rPr>
            </w:pPr>
            <w:r w:rsidRPr="00A62291">
              <w:rPr>
                <w:b/>
              </w:rPr>
              <w:t>No</w:t>
            </w:r>
          </w:p>
        </w:tc>
        <w:tc>
          <w:tcPr>
            <w:tcW w:w="1791" w:type="dxa"/>
          </w:tcPr>
          <w:p w14:paraId="39EEA7F6" w14:textId="2B0C5B84" w:rsidR="00787F3D" w:rsidRPr="00A62291" w:rsidRDefault="00787F3D" w:rsidP="00A62291">
            <w:pPr>
              <w:pStyle w:val="ListParagraph"/>
              <w:ind w:left="0"/>
              <w:jc w:val="center"/>
              <w:rPr>
                <w:b/>
              </w:rPr>
            </w:pPr>
            <w:r w:rsidRPr="00A62291">
              <w:rPr>
                <w:b/>
              </w:rPr>
              <w:t>Program</w:t>
            </w:r>
          </w:p>
        </w:tc>
        <w:tc>
          <w:tcPr>
            <w:tcW w:w="5343" w:type="dxa"/>
          </w:tcPr>
          <w:p w14:paraId="13AE58B1" w14:textId="141F9825" w:rsidR="00787F3D" w:rsidRPr="00A62291" w:rsidRDefault="00787F3D" w:rsidP="00A62291">
            <w:pPr>
              <w:pStyle w:val="ListParagraph"/>
              <w:ind w:left="0"/>
              <w:jc w:val="center"/>
              <w:rPr>
                <w:b/>
              </w:rPr>
            </w:pPr>
            <w:r w:rsidRPr="00A62291">
              <w:rPr>
                <w:b/>
              </w:rPr>
              <w:t>Penjelasan</w:t>
            </w:r>
          </w:p>
        </w:tc>
        <w:tc>
          <w:tcPr>
            <w:tcW w:w="1948" w:type="dxa"/>
          </w:tcPr>
          <w:p w14:paraId="21DD4160" w14:textId="35A3F2F4" w:rsidR="00787F3D" w:rsidRPr="00A62291" w:rsidRDefault="00A62291" w:rsidP="00A62291">
            <w:pPr>
              <w:pStyle w:val="ListParagraph"/>
              <w:ind w:left="0"/>
              <w:jc w:val="center"/>
              <w:rPr>
                <w:b/>
              </w:rPr>
            </w:pPr>
            <w:r>
              <w:rPr>
                <w:b/>
              </w:rPr>
              <w:t>Keterangan</w:t>
            </w:r>
          </w:p>
        </w:tc>
      </w:tr>
      <w:tr w:rsidR="00787F3D" w14:paraId="142003D5" w14:textId="77777777" w:rsidTr="004A6F04">
        <w:tc>
          <w:tcPr>
            <w:tcW w:w="606" w:type="dxa"/>
          </w:tcPr>
          <w:p w14:paraId="6A8AF71A" w14:textId="77777777" w:rsidR="00787F3D" w:rsidRDefault="00787F3D" w:rsidP="00AB1AB2">
            <w:pPr>
              <w:pStyle w:val="ListParagraph"/>
              <w:ind w:left="0"/>
              <w:jc w:val="both"/>
            </w:pPr>
          </w:p>
        </w:tc>
        <w:tc>
          <w:tcPr>
            <w:tcW w:w="9095" w:type="dxa"/>
            <w:gridSpan w:val="4"/>
          </w:tcPr>
          <w:p w14:paraId="6AEFFF3F" w14:textId="18B39A5C" w:rsidR="00787F3D" w:rsidRPr="00A62291" w:rsidRDefault="00787F3D" w:rsidP="00AB1AB2">
            <w:pPr>
              <w:pStyle w:val="ListParagraph"/>
              <w:ind w:left="0"/>
              <w:jc w:val="both"/>
              <w:rPr>
                <w:b/>
              </w:rPr>
            </w:pPr>
            <w:r w:rsidRPr="00A62291">
              <w:rPr>
                <w:b/>
              </w:rPr>
              <w:t>Wajib</w:t>
            </w:r>
          </w:p>
        </w:tc>
      </w:tr>
      <w:tr w:rsidR="00A62291" w14:paraId="337052CA" w14:textId="77777777" w:rsidTr="004A6F04">
        <w:trPr>
          <w:gridAfter w:val="1"/>
          <w:wAfter w:w="13" w:type="dxa"/>
        </w:trPr>
        <w:tc>
          <w:tcPr>
            <w:tcW w:w="606" w:type="dxa"/>
          </w:tcPr>
          <w:p w14:paraId="2B3FC43E" w14:textId="604F5A3A" w:rsidR="00787F3D" w:rsidRDefault="00787F3D" w:rsidP="00A62291">
            <w:pPr>
              <w:pStyle w:val="ListParagraph"/>
              <w:ind w:left="0"/>
              <w:jc w:val="center"/>
            </w:pPr>
            <w:r>
              <w:t>1</w:t>
            </w:r>
          </w:p>
        </w:tc>
        <w:tc>
          <w:tcPr>
            <w:tcW w:w="1791" w:type="dxa"/>
          </w:tcPr>
          <w:p w14:paraId="538AED51" w14:textId="77777777" w:rsidR="00787F3D" w:rsidRPr="00787F3D" w:rsidRDefault="00787F3D" w:rsidP="00787F3D">
            <w:pPr>
              <w:jc w:val="both"/>
              <w:rPr>
                <w:b/>
                <w:bCs/>
              </w:rPr>
            </w:pPr>
            <w:r w:rsidRPr="00787F3D">
              <w:rPr>
                <w:b/>
                <w:bCs/>
              </w:rPr>
              <w:t xml:space="preserve">Penyusunan konten </w:t>
            </w:r>
            <w:r w:rsidRPr="00787F3D">
              <w:rPr>
                <w:b/>
                <w:bCs/>
                <w:i/>
                <w:iCs/>
              </w:rPr>
              <w:t>website</w:t>
            </w:r>
          </w:p>
          <w:p w14:paraId="48584B66" w14:textId="77777777" w:rsidR="00787F3D" w:rsidRDefault="00787F3D" w:rsidP="00AB1AB2">
            <w:pPr>
              <w:pStyle w:val="ListParagraph"/>
              <w:ind w:left="0"/>
              <w:jc w:val="both"/>
            </w:pPr>
          </w:p>
        </w:tc>
        <w:tc>
          <w:tcPr>
            <w:tcW w:w="5343" w:type="dxa"/>
          </w:tcPr>
          <w:p w14:paraId="7E516FD4" w14:textId="3D3580A8" w:rsidR="00787F3D" w:rsidRDefault="00787F3D" w:rsidP="00787F3D">
            <w:pPr>
              <w:jc w:val="both"/>
            </w:pPr>
            <w:r w:rsidRPr="00CB6889">
              <w:t>Program ini bertujuan untuk memperluas</w:t>
            </w:r>
            <w:r>
              <w:t xml:space="preserve"> </w:t>
            </w:r>
            <w:r w:rsidRPr="00CB6889">
              <w:t>kerjasama dengan institusi/ organisasi profesi/ komunitas di tingkat</w:t>
            </w:r>
            <w:r>
              <w:t xml:space="preserve"> nasional dan/atau</w:t>
            </w:r>
            <w:r w:rsidRPr="00CB6889">
              <w:t xml:space="preserve"> internasional sehingga memiliki potensi kerjasama </w:t>
            </w:r>
            <w:r>
              <w:t>riset</w:t>
            </w:r>
            <w:r w:rsidRPr="00CB6889">
              <w:t xml:space="preserve">, </w:t>
            </w:r>
            <w:r>
              <w:t xml:space="preserve">hilirisasi/ komersialisasi produk-produk riset, </w:t>
            </w:r>
            <w:r w:rsidRPr="00CB6889">
              <w:t xml:space="preserve">dan publikasi. </w:t>
            </w:r>
            <w:r>
              <w:t>Kegiatan kerjasama dengan lembaga tingkat internasional dapat berkoordinasi BKUI UMS. BKUI UMS juga akan memberikan gambaran alternatif lembaga-lembaga internasional yang dapat diajak bekerjasama ke depannya.</w:t>
            </w:r>
          </w:p>
        </w:tc>
        <w:tc>
          <w:tcPr>
            <w:tcW w:w="1948" w:type="dxa"/>
          </w:tcPr>
          <w:p w14:paraId="3B046A57" w14:textId="2E33253C" w:rsidR="00787F3D" w:rsidRDefault="00787F3D" w:rsidP="00AB1AB2">
            <w:pPr>
              <w:pStyle w:val="ListParagraph"/>
              <w:ind w:left="0"/>
              <w:jc w:val="both"/>
            </w:pPr>
            <w:r>
              <w:t>Kont</w:t>
            </w:r>
            <w:r w:rsidR="00A62291">
              <w:t>e</w:t>
            </w:r>
            <w:r>
              <w:t>n disesuaikan dengan ketentuan dari IT</w:t>
            </w:r>
          </w:p>
        </w:tc>
      </w:tr>
      <w:tr w:rsidR="00A62291" w14:paraId="5944A9FE" w14:textId="77777777" w:rsidTr="004A6F04">
        <w:trPr>
          <w:gridAfter w:val="1"/>
          <w:wAfter w:w="13" w:type="dxa"/>
        </w:trPr>
        <w:tc>
          <w:tcPr>
            <w:tcW w:w="606" w:type="dxa"/>
          </w:tcPr>
          <w:p w14:paraId="7724D849" w14:textId="5F45448D" w:rsidR="00787F3D" w:rsidRDefault="00787F3D" w:rsidP="00A62291">
            <w:pPr>
              <w:pStyle w:val="ListParagraph"/>
              <w:ind w:left="0"/>
              <w:jc w:val="center"/>
            </w:pPr>
            <w:r>
              <w:t>2</w:t>
            </w:r>
          </w:p>
        </w:tc>
        <w:tc>
          <w:tcPr>
            <w:tcW w:w="1791" w:type="dxa"/>
          </w:tcPr>
          <w:p w14:paraId="124478C4" w14:textId="552C4B27" w:rsidR="00787F3D" w:rsidRPr="00787F3D" w:rsidRDefault="00787F3D" w:rsidP="00787F3D">
            <w:pPr>
              <w:jc w:val="both"/>
              <w:rPr>
                <w:b/>
                <w:bCs/>
              </w:rPr>
            </w:pPr>
            <w:r w:rsidRPr="00787F3D">
              <w:rPr>
                <w:b/>
                <w:bCs/>
              </w:rPr>
              <w:t xml:space="preserve">Pembuatan </w:t>
            </w:r>
            <w:r w:rsidRPr="00787F3D">
              <w:rPr>
                <w:b/>
                <w:bCs/>
                <w:i/>
                <w:iCs/>
              </w:rPr>
              <w:t>roadmap</w:t>
            </w:r>
            <w:r w:rsidR="002B2110">
              <w:rPr>
                <w:b/>
                <w:bCs/>
                <w:i/>
                <w:iCs/>
              </w:rPr>
              <w:t xml:space="preserve"> </w:t>
            </w:r>
            <w:r w:rsidR="002B2110" w:rsidRPr="002B2110">
              <w:rPr>
                <w:b/>
                <w:i/>
                <w:iCs/>
              </w:rPr>
              <w:t>dan usulan program 3 tahun kedepan</w:t>
            </w:r>
          </w:p>
          <w:p w14:paraId="5B8A5E9B" w14:textId="77777777" w:rsidR="00787F3D" w:rsidRDefault="00787F3D" w:rsidP="00AB1AB2">
            <w:pPr>
              <w:pStyle w:val="ListParagraph"/>
              <w:ind w:left="0"/>
              <w:jc w:val="both"/>
            </w:pPr>
          </w:p>
        </w:tc>
        <w:tc>
          <w:tcPr>
            <w:tcW w:w="5343" w:type="dxa"/>
          </w:tcPr>
          <w:p w14:paraId="665C4456" w14:textId="7CCB671D" w:rsidR="00787F3D" w:rsidRDefault="00787F3D" w:rsidP="00AB1AB2">
            <w:pPr>
              <w:pStyle w:val="ListParagraph"/>
              <w:ind w:left="0"/>
              <w:jc w:val="both"/>
            </w:pPr>
            <w:r w:rsidRPr="00CB6889">
              <w:t xml:space="preserve">Program </w:t>
            </w:r>
            <w:r>
              <w:t xml:space="preserve">ini </w:t>
            </w:r>
            <w:r w:rsidRPr="00CB6889">
              <w:t xml:space="preserve">berupa pembaruan atau pembuatan </w:t>
            </w:r>
            <w:r w:rsidRPr="00CB6889">
              <w:rPr>
                <w:i/>
                <w:iCs/>
              </w:rPr>
              <w:t>roadmap</w:t>
            </w:r>
            <w:r w:rsidRPr="00CB6889">
              <w:t xml:space="preserve"> yang selaras atau mendukung tema unggulan universitas. </w:t>
            </w:r>
            <w:r>
              <w:rPr>
                <w:i/>
                <w:iCs/>
              </w:rPr>
              <w:t xml:space="preserve">Roadmap </w:t>
            </w:r>
            <w:r>
              <w:t xml:space="preserve">ini memberikan gambaran rencana riset untuk lima (5) tahun ke depan. Pusat studi juga wajib untuk memberikan gambaran kerjasama dengan lembaga-lembaga di tingkat nasional dan/ internasional untuk periode tiga (3) tahun pada </w:t>
            </w:r>
            <w:r>
              <w:rPr>
                <w:i/>
                <w:iCs/>
              </w:rPr>
              <w:t xml:space="preserve">roadmap </w:t>
            </w:r>
            <w:r>
              <w:t>tersebut.</w:t>
            </w:r>
          </w:p>
        </w:tc>
        <w:tc>
          <w:tcPr>
            <w:tcW w:w="1948" w:type="dxa"/>
          </w:tcPr>
          <w:p w14:paraId="00EE83D8" w14:textId="6BE3CEBC" w:rsidR="00787F3D" w:rsidRDefault="00787F3D" w:rsidP="00AB1AB2">
            <w:pPr>
              <w:pStyle w:val="ListParagraph"/>
              <w:ind w:left="0"/>
              <w:jc w:val="both"/>
            </w:pPr>
            <w:r>
              <w:t xml:space="preserve">Menjelaskan Program dan kerjasama dengan pihak lain </w:t>
            </w:r>
          </w:p>
        </w:tc>
      </w:tr>
      <w:tr w:rsidR="00A62291" w14:paraId="6A12AB42" w14:textId="77777777" w:rsidTr="004A6F04">
        <w:trPr>
          <w:gridAfter w:val="1"/>
          <w:wAfter w:w="13" w:type="dxa"/>
        </w:trPr>
        <w:tc>
          <w:tcPr>
            <w:tcW w:w="606" w:type="dxa"/>
          </w:tcPr>
          <w:p w14:paraId="3A3A5BC7" w14:textId="7F63BB1F" w:rsidR="00787F3D" w:rsidRDefault="00787F3D" w:rsidP="00A62291">
            <w:pPr>
              <w:pStyle w:val="ListParagraph"/>
              <w:ind w:left="0"/>
              <w:jc w:val="center"/>
            </w:pPr>
            <w:r>
              <w:t>3</w:t>
            </w:r>
          </w:p>
        </w:tc>
        <w:tc>
          <w:tcPr>
            <w:tcW w:w="1791" w:type="dxa"/>
          </w:tcPr>
          <w:p w14:paraId="66A30642" w14:textId="77777777" w:rsidR="00787F3D" w:rsidRPr="00787F3D" w:rsidRDefault="00787F3D" w:rsidP="00787F3D">
            <w:pPr>
              <w:jc w:val="both"/>
              <w:rPr>
                <w:b/>
                <w:bCs/>
              </w:rPr>
            </w:pPr>
            <w:r w:rsidRPr="00787F3D">
              <w:rPr>
                <w:b/>
                <w:bCs/>
              </w:rPr>
              <w:t>Penyusunan proposal riset Dan Atau Hilirisasi</w:t>
            </w:r>
          </w:p>
          <w:p w14:paraId="6BDFB2D0" w14:textId="77777777" w:rsidR="00787F3D" w:rsidRDefault="00787F3D" w:rsidP="00AB1AB2">
            <w:pPr>
              <w:pStyle w:val="ListParagraph"/>
              <w:ind w:left="0"/>
              <w:jc w:val="both"/>
            </w:pPr>
          </w:p>
        </w:tc>
        <w:tc>
          <w:tcPr>
            <w:tcW w:w="5343" w:type="dxa"/>
          </w:tcPr>
          <w:p w14:paraId="7FDBC760" w14:textId="402AE303" w:rsidR="00787F3D" w:rsidRDefault="00787F3D" w:rsidP="00787F3D">
            <w:pPr>
              <w:pStyle w:val="ListParagraph"/>
              <w:ind w:left="0"/>
              <w:jc w:val="both"/>
            </w:pPr>
            <w:r w:rsidRPr="00CB6889">
              <w:t xml:space="preserve">Program ini bertujuan untuk memberikan pendampingan proposal </w:t>
            </w:r>
            <w:r>
              <w:t>riset dan hilirisasi/komersialisasi produk riset</w:t>
            </w:r>
            <w:r w:rsidRPr="00CB6889">
              <w:t xml:space="preserve"> kepada dosen-dosen di lingkungan universitas yang memiliki fokus riset sesuai dengan </w:t>
            </w:r>
            <w:r w:rsidRPr="001E574E">
              <w:rPr>
                <w:i/>
                <w:iCs/>
              </w:rPr>
              <w:t>roadmap</w:t>
            </w:r>
            <w:r w:rsidRPr="00CB6889">
              <w:t xml:space="preserve"> pusat studi. Salah satu proposal </w:t>
            </w:r>
            <w:r>
              <w:t>riset</w:t>
            </w:r>
            <w:r w:rsidRPr="00CB6889">
              <w:t xml:space="preserve"> mengacu pada subtema unggulan</w:t>
            </w:r>
            <w:r>
              <w:t xml:space="preserve"> universitas</w:t>
            </w:r>
            <w:r w:rsidRPr="00CB6889">
              <w:t xml:space="preserve">. Luaran program ini adalah bank proposal </w:t>
            </w:r>
            <w:r>
              <w:t>riset</w:t>
            </w:r>
            <w:r w:rsidRPr="00CB6889">
              <w:t xml:space="preserve"> yang siap </w:t>
            </w:r>
            <w:r w:rsidRPr="00CB6889">
              <w:rPr>
                <w:i/>
                <w:iCs/>
              </w:rPr>
              <w:t>submit</w:t>
            </w:r>
            <w:r w:rsidRPr="00CB6889">
              <w:t xml:space="preserve"> ke hibah internal UMS</w:t>
            </w:r>
            <w:r>
              <w:t xml:space="preserve"> (RISPRO dan RKI)</w:t>
            </w:r>
            <w:r w:rsidRPr="00CB6889">
              <w:t xml:space="preserve">, nasional, atau internasional. </w:t>
            </w:r>
            <w:r>
              <w:t xml:space="preserve">Program ini WAJIB melakukan kolaborasi dengan anggota periset pusat studi lain di lingkungan universitas. </w:t>
            </w:r>
          </w:p>
        </w:tc>
        <w:tc>
          <w:tcPr>
            <w:tcW w:w="1948" w:type="dxa"/>
          </w:tcPr>
          <w:p w14:paraId="22B08CB4" w14:textId="01A701C5" w:rsidR="00787F3D" w:rsidRDefault="00787F3D" w:rsidP="00787F3D">
            <w:pPr>
              <w:pStyle w:val="ListParagraph"/>
              <w:ind w:left="0"/>
              <w:jc w:val="both"/>
            </w:pPr>
            <w:r>
              <w:t>J</w:t>
            </w:r>
            <w:r w:rsidRPr="00400552">
              <w:t xml:space="preserve">umlah proposal yang dihasilkan </w:t>
            </w:r>
            <w:r>
              <w:t>menjadi poin tambahan saat kegiatan monitoring dan evaluasi.</w:t>
            </w:r>
          </w:p>
        </w:tc>
      </w:tr>
      <w:tr w:rsidR="00A62291" w14:paraId="36A7B6DD" w14:textId="77777777" w:rsidTr="004A6F04">
        <w:trPr>
          <w:gridAfter w:val="1"/>
          <w:wAfter w:w="13" w:type="dxa"/>
        </w:trPr>
        <w:tc>
          <w:tcPr>
            <w:tcW w:w="606" w:type="dxa"/>
          </w:tcPr>
          <w:p w14:paraId="6940E2F5" w14:textId="300E95AA" w:rsidR="00787F3D" w:rsidRDefault="00787F3D" w:rsidP="00A62291">
            <w:pPr>
              <w:pStyle w:val="ListParagraph"/>
              <w:ind w:left="0"/>
              <w:jc w:val="center"/>
            </w:pPr>
            <w:r>
              <w:t>4</w:t>
            </w:r>
          </w:p>
        </w:tc>
        <w:tc>
          <w:tcPr>
            <w:tcW w:w="1791" w:type="dxa"/>
          </w:tcPr>
          <w:p w14:paraId="3A9068E9" w14:textId="77777777" w:rsidR="00787F3D" w:rsidRPr="00787F3D" w:rsidRDefault="00787F3D" w:rsidP="00787F3D">
            <w:pPr>
              <w:jc w:val="both"/>
              <w:rPr>
                <w:b/>
                <w:bCs/>
              </w:rPr>
            </w:pPr>
            <w:r w:rsidRPr="00787F3D">
              <w:rPr>
                <w:b/>
                <w:bCs/>
              </w:rPr>
              <w:t>Penguatan kerjasama</w:t>
            </w:r>
          </w:p>
          <w:p w14:paraId="794FC4FD" w14:textId="77777777" w:rsidR="00787F3D" w:rsidRDefault="00787F3D" w:rsidP="00AB1AB2">
            <w:pPr>
              <w:pStyle w:val="ListParagraph"/>
              <w:ind w:left="0"/>
              <w:jc w:val="both"/>
            </w:pPr>
          </w:p>
        </w:tc>
        <w:tc>
          <w:tcPr>
            <w:tcW w:w="5343" w:type="dxa"/>
          </w:tcPr>
          <w:p w14:paraId="04452503" w14:textId="0332CDBC" w:rsidR="00787F3D" w:rsidRDefault="00787F3D" w:rsidP="00787F3D">
            <w:pPr>
              <w:jc w:val="both"/>
            </w:pPr>
            <w:r w:rsidRPr="00CB6889">
              <w:t>Program ini bertujuan untuk memperluas</w:t>
            </w:r>
            <w:r>
              <w:t xml:space="preserve"> </w:t>
            </w:r>
            <w:r w:rsidRPr="00CB6889">
              <w:t>kerjasama dengan institusi/ organisasi profesi/ komunitas di tingkat</w:t>
            </w:r>
            <w:r>
              <w:t xml:space="preserve"> nasional dan/atau</w:t>
            </w:r>
            <w:r w:rsidRPr="00CB6889">
              <w:t xml:space="preserve"> internasional sehingga memiliki potensi kerjasama </w:t>
            </w:r>
            <w:r>
              <w:t>riset</w:t>
            </w:r>
            <w:r w:rsidRPr="00CB6889">
              <w:t xml:space="preserve">, </w:t>
            </w:r>
            <w:r>
              <w:t xml:space="preserve">hilirisasi/ komersialisasi produk-produk riset, </w:t>
            </w:r>
            <w:r w:rsidRPr="00CB6889">
              <w:t xml:space="preserve">dan publikasi. </w:t>
            </w:r>
            <w:r>
              <w:t xml:space="preserve">Kegiatan kerjasama dengan lembaga tingkat internasional dapat berkoordinasi BKUI UMS. </w:t>
            </w:r>
          </w:p>
        </w:tc>
        <w:tc>
          <w:tcPr>
            <w:tcW w:w="1948" w:type="dxa"/>
          </w:tcPr>
          <w:p w14:paraId="4F0B69EE" w14:textId="77777777" w:rsidR="00787F3D" w:rsidRPr="00CB6889" w:rsidRDefault="00787F3D" w:rsidP="00787F3D">
            <w:pPr>
              <w:jc w:val="both"/>
            </w:pPr>
            <w:r>
              <w:t>BKUI UMS juga akan memberikan gambaran alternatif lembaga-lembaga internasional yang dapat diajak bekerjasama ke depannya.</w:t>
            </w:r>
          </w:p>
          <w:p w14:paraId="61488874" w14:textId="77777777" w:rsidR="00787F3D" w:rsidRDefault="00787F3D" w:rsidP="00AB1AB2">
            <w:pPr>
              <w:pStyle w:val="ListParagraph"/>
              <w:ind w:left="0"/>
              <w:jc w:val="both"/>
            </w:pPr>
          </w:p>
        </w:tc>
      </w:tr>
      <w:tr w:rsidR="00787F3D" w14:paraId="154222AF" w14:textId="77777777" w:rsidTr="004A6F04">
        <w:tc>
          <w:tcPr>
            <w:tcW w:w="606" w:type="dxa"/>
          </w:tcPr>
          <w:p w14:paraId="5B1F0544" w14:textId="77777777" w:rsidR="00787F3D" w:rsidRPr="00A62291" w:rsidRDefault="00787F3D" w:rsidP="00A62291">
            <w:pPr>
              <w:pStyle w:val="ListParagraph"/>
              <w:ind w:left="0"/>
              <w:jc w:val="center"/>
              <w:rPr>
                <w:b/>
              </w:rPr>
            </w:pPr>
          </w:p>
        </w:tc>
        <w:tc>
          <w:tcPr>
            <w:tcW w:w="9095" w:type="dxa"/>
            <w:gridSpan w:val="4"/>
          </w:tcPr>
          <w:p w14:paraId="073EF4CD" w14:textId="0F5FBD63" w:rsidR="00787F3D" w:rsidRPr="00A62291" w:rsidRDefault="00787F3D" w:rsidP="00AB1AB2">
            <w:pPr>
              <w:pStyle w:val="ListParagraph"/>
              <w:ind w:left="0"/>
              <w:jc w:val="both"/>
              <w:rPr>
                <w:b/>
              </w:rPr>
            </w:pPr>
            <w:r w:rsidRPr="00A62291">
              <w:rPr>
                <w:b/>
              </w:rPr>
              <w:t xml:space="preserve">Pilihan </w:t>
            </w:r>
          </w:p>
        </w:tc>
      </w:tr>
      <w:tr w:rsidR="00A62291" w14:paraId="0BBEAD98" w14:textId="77777777" w:rsidTr="004A6F04">
        <w:trPr>
          <w:gridAfter w:val="1"/>
          <w:wAfter w:w="13" w:type="dxa"/>
        </w:trPr>
        <w:tc>
          <w:tcPr>
            <w:tcW w:w="606" w:type="dxa"/>
          </w:tcPr>
          <w:p w14:paraId="25394E9F" w14:textId="7B2834DA" w:rsidR="00787F3D" w:rsidRDefault="00A62291" w:rsidP="00A62291">
            <w:pPr>
              <w:pStyle w:val="ListParagraph"/>
              <w:ind w:left="0"/>
              <w:jc w:val="center"/>
            </w:pPr>
            <w:r>
              <w:t>1</w:t>
            </w:r>
          </w:p>
        </w:tc>
        <w:tc>
          <w:tcPr>
            <w:tcW w:w="1791" w:type="dxa"/>
          </w:tcPr>
          <w:p w14:paraId="4306DFF4" w14:textId="77777777" w:rsidR="00FC2E03" w:rsidRPr="00400552" w:rsidRDefault="00FC2E03" w:rsidP="00FC2E03">
            <w:pPr>
              <w:jc w:val="both"/>
            </w:pPr>
            <w:r w:rsidRPr="00FC2E03">
              <w:rPr>
                <w:b/>
                <w:bCs/>
              </w:rPr>
              <w:t>Sosialisasi dan rekrutmen periset pusat studi</w:t>
            </w:r>
          </w:p>
          <w:p w14:paraId="2289E256" w14:textId="77777777" w:rsidR="00787F3D" w:rsidRDefault="00787F3D" w:rsidP="00AB1AB2">
            <w:pPr>
              <w:pStyle w:val="ListParagraph"/>
              <w:ind w:left="0"/>
              <w:jc w:val="both"/>
            </w:pPr>
          </w:p>
        </w:tc>
        <w:tc>
          <w:tcPr>
            <w:tcW w:w="5343" w:type="dxa"/>
          </w:tcPr>
          <w:p w14:paraId="49C33D6E" w14:textId="4838A1FC" w:rsidR="00FC2E03" w:rsidRDefault="00FC2E03" w:rsidP="00FC2E03">
            <w:pPr>
              <w:jc w:val="both"/>
            </w:pPr>
            <w:r w:rsidRPr="00CB6889">
              <w:t>Program ini bertujuan untuk mensosialisasikan keberadaan pusat studi kepada civitas akademika, baik di tingkat program studi maupun fakultas</w:t>
            </w:r>
            <w:r>
              <w:t xml:space="preserve"> sekaligus merekrut dosen meyusun proposal riset</w:t>
            </w:r>
            <w:r w:rsidRPr="00CB6889">
              <w:t>.</w:t>
            </w:r>
          </w:p>
          <w:p w14:paraId="1EBCB60A" w14:textId="77777777" w:rsidR="00787F3D" w:rsidRDefault="00787F3D" w:rsidP="00AB1AB2">
            <w:pPr>
              <w:pStyle w:val="ListParagraph"/>
              <w:ind w:left="0"/>
              <w:jc w:val="both"/>
            </w:pPr>
          </w:p>
        </w:tc>
        <w:tc>
          <w:tcPr>
            <w:tcW w:w="1948" w:type="dxa"/>
          </w:tcPr>
          <w:p w14:paraId="4D428394" w14:textId="430A2144" w:rsidR="00787F3D" w:rsidRDefault="00FC2E03" w:rsidP="00AB1AB2">
            <w:pPr>
              <w:pStyle w:val="ListParagraph"/>
              <w:ind w:left="0"/>
              <w:jc w:val="both"/>
            </w:pPr>
            <w:r>
              <w:t xml:space="preserve">Menyusun proposal seuai dengan subtema unggulan </w:t>
            </w:r>
          </w:p>
        </w:tc>
      </w:tr>
      <w:tr w:rsidR="00A62291" w14:paraId="584F103D" w14:textId="77777777" w:rsidTr="004A6F04">
        <w:trPr>
          <w:gridAfter w:val="1"/>
          <w:wAfter w:w="13" w:type="dxa"/>
        </w:trPr>
        <w:tc>
          <w:tcPr>
            <w:tcW w:w="606" w:type="dxa"/>
          </w:tcPr>
          <w:p w14:paraId="4F6AB363" w14:textId="50808907" w:rsidR="00787F3D" w:rsidRDefault="00A62291" w:rsidP="00A62291">
            <w:pPr>
              <w:pStyle w:val="ListParagraph"/>
              <w:ind w:left="0"/>
              <w:jc w:val="center"/>
            </w:pPr>
            <w:r>
              <w:t>2</w:t>
            </w:r>
          </w:p>
        </w:tc>
        <w:tc>
          <w:tcPr>
            <w:tcW w:w="1791" w:type="dxa"/>
          </w:tcPr>
          <w:p w14:paraId="1B9AA22B" w14:textId="77777777" w:rsidR="00FC2E03" w:rsidRPr="00FC2E03" w:rsidRDefault="00FC2E03" w:rsidP="00FC2E03">
            <w:pPr>
              <w:jc w:val="both"/>
              <w:rPr>
                <w:b/>
                <w:bCs/>
              </w:rPr>
            </w:pPr>
            <w:r w:rsidRPr="00FC2E03">
              <w:rPr>
                <w:b/>
                <w:bCs/>
              </w:rPr>
              <w:t>Rekrutmen staf manajemen pengelola pusat studi</w:t>
            </w:r>
          </w:p>
          <w:p w14:paraId="4B70B1DC" w14:textId="77777777" w:rsidR="00787F3D" w:rsidRDefault="00787F3D" w:rsidP="00AB1AB2">
            <w:pPr>
              <w:pStyle w:val="ListParagraph"/>
              <w:ind w:left="0"/>
              <w:jc w:val="both"/>
            </w:pPr>
          </w:p>
        </w:tc>
        <w:tc>
          <w:tcPr>
            <w:tcW w:w="5343" w:type="dxa"/>
          </w:tcPr>
          <w:p w14:paraId="3D64170B" w14:textId="0815D642" w:rsidR="00787F3D" w:rsidRDefault="00FC2E03" w:rsidP="00AB1AB2">
            <w:pPr>
              <w:pStyle w:val="ListParagraph"/>
              <w:ind w:left="0"/>
              <w:jc w:val="both"/>
            </w:pPr>
            <w:r w:rsidRPr="00CB6889">
              <w:t xml:space="preserve">Program ini bertujuan untuk rekrutmen staf manajemen pengelola pusat studi sekaligus pembentukan struktur organisasi dan </w:t>
            </w:r>
            <w:r w:rsidRPr="00400552">
              <w:rPr>
                <w:i/>
                <w:iCs/>
              </w:rPr>
              <w:t xml:space="preserve">job </w:t>
            </w:r>
            <w:commentRangeStart w:id="1"/>
            <w:r w:rsidRPr="00400552">
              <w:rPr>
                <w:i/>
                <w:iCs/>
              </w:rPr>
              <w:t>description</w:t>
            </w:r>
            <w:commentRangeEnd w:id="1"/>
            <w:r>
              <w:rPr>
                <w:rStyle w:val="CommentReference"/>
              </w:rPr>
              <w:commentReference w:id="1"/>
            </w:r>
            <w:r w:rsidRPr="00CB6889">
              <w:t xml:space="preserve">. </w:t>
            </w:r>
            <w:r>
              <w:t xml:space="preserve">Pemberian </w:t>
            </w:r>
            <w:r>
              <w:rPr>
                <w:i/>
                <w:iCs/>
              </w:rPr>
              <w:t>fee</w:t>
            </w:r>
            <w:r>
              <w:t xml:space="preserve"> untuk staf ini (apabila ada) hanya selama periode hibah (satu tahun) saja. Apabila staf berlanjut, maka pemberian </w:t>
            </w:r>
            <w:r w:rsidRPr="000312C7">
              <w:rPr>
                <w:i/>
                <w:iCs/>
              </w:rPr>
              <w:t>fee</w:t>
            </w:r>
            <w:r>
              <w:rPr>
                <w:i/>
                <w:iCs/>
              </w:rPr>
              <w:t xml:space="preserve"> </w:t>
            </w:r>
            <w:r>
              <w:t xml:space="preserve">menjadi tanggung jawab pusat studi secara mandiri (dapat diberikan melalui </w:t>
            </w:r>
            <w:r>
              <w:rPr>
                <w:i/>
                <w:iCs/>
              </w:rPr>
              <w:t>funding</w:t>
            </w:r>
            <w:r>
              <w:t xml:space="preserve"> eksternal yang diperoleh pusat studi).</w:t>
            </w:r>
          </w:p>
        </w:tc>
        <w:tc>
          <w:tcPr>
            <w:tcW w:w="1948" w:type="dxa"/>
          </w:tcPr>
          <w:p w14:paraId="43D4DDD5" w14:textId="680B7A5E" w:rsidR="00787F3D" w:rsidRDefault="00FC2E03" w:rsidP="00AB1AB2">
            <w:pPr>
              <w:pStyle w:val="ListParagraph"/>
              <w:ind w:left="0"/>
              <w:jc w:val="both"/>
            </w:pPr>
            <w:r>
              <w:t xml:space="preserve">Rekrutmen staf manejemen untuk membantu administrasi </w:t>
            </w:r>
          </w:p>
        </w:tc>
      </w:tr>
      <w:tr w:rsidR="00A62291" w14:paraId="42A6DD69" w14:textId="77777777" w:rsidTr="004A6F04">
        <w:trPr>
          <w:gridAfter w:val="1"/>
          <w:wAfter w:w="13" w:type="dxa"/>
        </w:trPr>
        <w:tc>
          <w:tcPr>
            <w:tcW w:w="606" w:type="dxa"/>
          </w:tcPr>
          <w:p w14:paraId="44E567EA" w14:textId="6E15B8DE" w:rsidR="00FC2E03" w:rsidRDefault="00A62291" w:rsidP="00A62291">
            <w:pPr>
              <w:pStyle w:val="ListParagraph"/>
              <w:ind w:left="0"/>
              <w:jc w:val="center"/>
            </w:pPr>
            <w:r>
              <w:t>3</w:t>
            </w:r>
          </w:p>
        </w:tc>
        <w:tc>
          <w:tcPr>
            <w:tcW w:w="1791" w:type="dxa"/>
          </w:tcPr>
          <w:p w14:paraId="71AF4403" w14:textId="77777777" w:rsidR="00FC2E03" w:rsidRPr="00FC2E03" w:rsidRDefault="00FC2E03" w:rsidP="00FC2E03">
            <w:pPr>
              <w:jc w:val="both"/>
              <w:rPr>
                <w:b/>
                <w:bCs/>
              </w:rPr>
            </w:pPr>
            <w:r w:rsidRPr="00FC2E03">
              <w:rPr>
                <w:b/>
                <w:bCs/>
              </w:rPr>
              <w:t xml:space="preserve">Peningkatan publikasi </w:t>
            </w:r>
          </w:p>
          <w:p w14:paraId="2FD05A7E" w14:textId="77777777" w:rsidR="00FC2E03" w:rsidRPr="00FC2E03" w:rsidRDefault="00FC2E03" w:rsidP="00FC2E03">
            <w:pPr>
              <w:jc w:val="center"/>
              <w:rPr>
                <w:b/>
                <w:bCs/>
              </w:rPr>
            </w:pPr>
          </w:p>
        </w:tc>
        <w:tc>
          <w:tcPr>
            <w:tcW w:w="5343" w:type="dxa"/>
          </w:tcPr>
          <w:p w14:paraId="44D83CA4" w14:textId="77777777" w:rsidR="00FC2E03" w:rsidRPr="00400552" w:rsidRDefault="00FC2E03" w:rsidP="00FC2E03">
            <w:pPr>
              <w:jc w:val="both"/>
            </w:pPr>
            <w:r w:rsidRPr="00CB6889">
              <w:t xml:space="preserve">Program ini bertujuan untuk meningkatkan kualitas </w:t>
            </w:r>
            <w:r w:rsidRPr="00FC2E03">
              <w:rPr>
                <w:i/>
                <w:iCs/>
              </w:rPr>
              <w:t>paper</w:t>
            </w:r>
            <w:r w:rsidRPr="00CB6889">
              <w:t xml:space="preserve"> yang ada agar berpotensi diterima di jurnal </w:t>
            </w:r>
            <w:r>
              <w:t xml:space="preserve">terakreditasi nasional dan </w:t>
            </w:r>
            <w:r w:rsidRPr="00CB6889">
              <w:t>internasional bereputasi</w:t>
            </w:r>
            <w:r>
              <w:t>, termasuk kegia</w:t>
            </w:r>
            <w:r w:rsidRPr="00400552">
              <w:t xml:space="preserve">tan pendampingan mulai dari penyusunan artikel, </w:t>
            </w:r>
            <w:r w:rsidRPr="00FC2E03">
              <w:rPr>
                <w:i/>
                <w:iCs/>
              </w:rPr>
              <w:t>proofread</w:t>
            </w:r>
            <w:r w:rsidRPr="00400552">
              <w:t xml:space="preserve">, hingga </w:t>
            </w:r>
            <w:r w:rsidRPr="00FC2E03">
              <w:rPr>
                <w:i/>
                <w:iCs/>
              </w:rPr>
              <w:t>published</w:t>
            </w:r>
            <w:r w:rsidRPr="00400552">
              <w:t xml:space="preserve">. Kegiatan ini juga dapat melibatkan rekan sejawat (eskternal) yang berafiliasi di lembaga-lembaga internasional. </w:t>
            </w:r>
          </w:p>
          <w:p w14:paraId="672C6F7C" w14:textId="77777777" w:rsidR="00FC2E03" w:rsidRPr="00CB6889" w:rsidRDefault="00FC2E03" w:rsidP="00AB1AB2">
            <w:pPr>
              <w:pStyle w:val="ListParagraph"/>
              <w:ind w:left="0"/>
              <w:jc w:val="both"/>
            </w:pPr>
          </w:p>
        </w:tc>
        <w:tc>
          <w:tcPr>
            <w:tcW w:w="1948" w:type="dxa"/>
          </w:tcPr>
          <w:p w14:paraId="2EBDCE7A" w14:textId="6B036E62" w:rsidR="00FC2E03" w:rsidRDefault="00FC2E03" w:rsidP="00AB1AB2">
            <w:pPr>
              <w:pStyle w:val="ListParagraph"/>
              <w:ind w:left="0"/>
              <w:jc w:val="both"/>
            </w:pPr>
            <w:r>
              <w:t>Pedampingan Publikasi di Jurnal Terindeks Scopus Bagi Dosen dilingkungan PS</w:t>
            </w:r>
          </w:p>
        </w:tc>
      </w:tr>
      <w:tr w:rsidR="00A62291" w14:paraId="04911824" w14:textId="77777777" w:rsidTr="004A6F04">
        <w:trPr>
          <w:gridAfter w:val="1"/>
          <w:wAfter w:w="13" w:type="dxa"/>
        </w:trPr>
        <w:tc>
          <w:tcPr>
            <w:tcW w:w="606" w:type="dxa"/>
          </w:tcPr>
          <w:p w14:paraId="7B2B9671" w14:textId="526208FE" w:rsidR="00FC2E03" w:rsidRDefault="00A62291" w:rsidP="00A62291">
            <w:pPr>
              <w:pStyle w:val="ListParagraph"/>
              <w:ind w:left="0"/>
              <w:jc w:val="center"/>
            </w:pPr>
            <w:r>
              <w:t>4</w:t>
            </w:r>
          </w:p>
        </w:tc>
        <w:tc>
          <w:tcPr>
            <w:tcW w:w="1791" w:type="dxa"/>
          </w:tcPr>
          <w:p w14:paraId="57020623" w14:textId="77777777" w:rsidR="00FC2E03" w:rsidRPr="00FC2E03" w:rsidRDefault="00FC2E03" w:rsidP="00FC2E03">
            <w:pPr>
              <w:jc w:val="both"/>
              <w:rPr>
                <w:b/>
                <w:bCs/>
              </w:rPr>
            </w:pPr>
            <w:r w:rsidRPr="00FC2E03">
              <w:rPr>
                <w:b/>
                <w:bCs/>
              </w:rPr>
              <w:t>Penambahan fasilitas pusat studi</w:t>
            </w:r>
          </w:p>
          <w:p w14:paraId="523779EA" w14:textId="77777777" w:rsidR="00FC2E03" w:rsidRPr="00FC2E03" w:rsidRDefault="00FC2E03" w:rsidP="00FC2E03">
            <w:pPr>
              <w:jc w:val="both"/>
              <w:rPr>
                <w:b/>
                <w:bCs/>
              </w:rPr>
            </w:pPr>
          </w:p>
        </w:tc>
        <w:tc>
          <w:tcPr>
            <w:tcW w:w="5343" w:type="dxa"/>
          </w:tcPr>
          <w:p w14:paraId="354CF26E" w14:textId="6C25423A" w:rsidR="00FC2E03" w:rsidRPr="00CB6889" w:rsidRDefault="00FC2E03" w:rsidP="00FC2E03">
            <w:pPr>
              <w:jc w:val="both"/>
            </w:pPr>
            <w:r w:rsidRPr="00CB6889">
              <w:t xml:space="preserve">Program ini bertujuan untuk </w:t>
            </w:r>
            <w:r w:rsidRPr="00400552">
              <w:t>menyediakan fasilitas-fasilitas yang dibutuhkan oleh pusat studi dalam mendukung pengelolaan manajemen pusat studi, khususnya peralatan penunjang (komputer, printer, dan lain-lain).</w:t>
            </w:r>
          </w:p>
        </w:tc>
        <w:tc>
          <w:tcPr>
            <w:tcW w:w="1948" w:type="dxa"/>
          </w:tcPr>
          <w:p w14:paraId="63FD396E" w14:textId="211A5DDA" w:rsidR="00FC2E03" w:rsidRDefault="00FC2E03" w:rsidP="00FC2E03">
            <w:pPr>
              <w:pStyle w:val="ListParagraph"/>
              <w:ind w:left="0"/>
              <w:jc w:val="both"/>
            </w:pPr>
            <w:r>
              <w:t>Bagi PS yang mendapatkan pendanaan, dapat mengajukan</w:t>
            </w:r>
            <w:r w:rsidRPr="00400552">
              <w:t xml:space="preserve"> kebutuhan fasilitas atau aset yang besar, </w:t>
            </w:r>
            <w:r>
              <w:t>(</w:t>
            </w:r>
            <w:r w:rsidR="00A62291">
              <w:t xml:space="preserve">Ruang </w:t>
            </w:r>
            <w:r>
              <w:t>kantor</w:t>
            </w:r>
            <w:r w:rsidR="00A62291">
              <w:t xml:space="preserve"> dan fasilitas pendukung) </w:t>
            </w:r>
            <w:r w:rsidRPr="00400552">
              <w:t>berkoordinasi dengan fakultas atau LRI UMS.</w:t>
            </w:r>
          </w:p>
        </w:tc>
      </w:tr>
      <w:tr w:rsidR="00A62291" w14:paraId="69197304" w14:textId="77777777" w:rsidTr="004A6F04">
        <w:trPr>
          <w:gridAfter w:val="1"/>
          <w:wAfter w:w="13" w:type="dxa"/>
        </w:trPr>
        <w:tc>
          <w:tcPr>
            <w:tcW w:w="606" w:type="dxa"/>
          </w:tcPr>
          <w:p w14:paraId="342EE261" w14:textId="15FFEB4B" w:rsidR="00A62291" w:rsidRDefault="00A62291" w:rsidP="00A62291">
            <w:pPr>
              <w:pStyle w:val="ListParagraph"/>
              <w:ind w:left="0"/>
              <w:jc w:val="center"/>
            </w:pPr>
            <w:r>
              <w:t>5</w:t>
            </w:r>
          </w:p>
        </w:tc>
        <w:tc>
          <w:tcPr>
            <w:tcW w:w="1791" w:type="dxa"/>
          </w:tcPr>
          <w:p w14:paraId="35331F3A" w14:textId="77777777" w:rsidR="00A62291" w:rsidRPr="00A62291" w:rsidRDefault="00A62291" w:rsidP="00A62291">
            <w:pPr>
              <w:jc w:val="both"/>
              <w:rPr>
                <w:b/>
                <w:bCs/>
              </w:rPr>
            </w:pPr>
            <w:r w:rsidRPr="00A62291">
              <w:rPr>
                <w:b/>
                <w:bCs/>
                <w:i/>
                <w:iCs/>
              </w:rPr>
              <w:t>Capacity Building</w:t>
            </w:r>
          </w:p>
          <w:p w14:paraId="05AF6D92" w14:textId="77777777" w:rsidR="00A62291" w:rsidRPr="00FC2E03" w:rsidRDefault="00A62291" w:rsidP="00FC2E03">
            <w:pPr>
              <w:jc w:val="both"/>
              <w:rPr>
                <w:b/>
                <w:bCs/>
              </w:rPr>
            </w:pPr>
          </w:p>
        </w:tc>
        <w:tc>
          <w:tcPr>
            <w:tcW w:w="5343" w:type="dxa"/>
          </w:tcPr>
          <w:p w14:paraId="1140E9CF" w14:textId="77777777" w:rsidR="00A62291" w:rsidRDefault="00A62291" w:rsidP="00A62291">
            <w:pPr>
              <w:jc w:val="both"/>
            </w:pPr>
            <w:r w:rsidRPr="00CB6889">
              <w:t>Program ini untuk mendukung</w:t>
            </w:r>
            <w:r>
              <w:t xml:space="preserve"> peningkatan</w:t>
            </w:r>
            <w:r w:rsidRPr="00CB6889">
              <w:t xml:space="preserve"> manajemen kinerja pusat studi </w:t>
            </w:r>
            <w:r>
              <w:t xml:space="preserve">dan </w:t>
            </w:r>
            <w:r w:rsidRPr="00CB6889">
              <w:t xml:space="preserve">bagi periset </w:t>
            </w:r>
            <w:r>
              <w:t xml:space="preserve">yang tergabung dalam pusat studi </w:t>
            </w:r>
            <w:r w:rsidRPr="00CB6889">
              <w:t xml:space="preserve">melalui kegiatan pelatihan atau </w:t>
            </w:r>
            <w:r w:rsidRPr="00A62291">
              <w:rPr>
                <w:i/>
                <w:iCs/>
              </w:rPr>
              <w:t>workshop.</w:t>
            </w:r>
            <w:r>
              <w:t xml:space="preserve"> Program ini dapat diperuntukkan bagi periset anggota pusat studi dan/atau tim manajemen pengelola pusat studi. </w:t>
            </w:r>
          </w:p>
          <w:p w14:paraId="360B34B5" w14:textId="77777777" w:rsidR="00A62291" w:rsidRPr="00CB6889" w:rsidRDefault="00A62291" w:rsidP="00FC2E03">
            <w:pPr>
              <w:jc w:val="both"/>
            </w:pPr>
          </w:p>
        </w:tc>
        <w:tc>
          <w:tcPr>
            <w:tcW w:w="1948" w:type="dxa"/>
          </w:tcPr>
          <w:p w14:paraId="66F1E635" w14:textId="3E3C3BE5" w:rsidR="00A62291" w:rsidRDefault="00A62291" w:rsidP="00FC2E03">
            <w:pPr>
              <w:pStyle w:val="ListParagraph"/>
              <w:ind w:left="0"/>
              <w:jc w:val="both"/>
            </w:pPr>
            <w:r>
              <w:t>P</w:t>
            </w:r>
            <w:r w:rsidRPr="00CB6889">
              <w:t xml:space="preserve">elatihan atau </w:t>
            </w:r>
            <w:r w:rsidRPr="00A62291">
              <w:rPr>
                <w:i/>
                <w:iCs/>
              </w:rPr>
              <w:t>workshop</w:t>
            </w:r>
            <w:r>
              <w:rPr>
                <w:i/>
                <w:iCs/>
              </w:rPr>
              <w:t xml:space="preserve"> mendukung kompetensi Pusat Studi</w:t>
            </w:r>
          </w:p>
        </w:tc>
      </w:tr>
      <w:tr w:rsidR="00A62291" w14:paraId="33DE7854" w14:textId="77777777" w:rsidTr="004A6F04">
        <w:trPr>
          <w:gridAfter w:val="1"/>
          <w:wAfter w:w="13" w:type="dxa"/>
        </w:trPr>
        <w:tc>
          <w:tcPr>
            <w:tcW w:w="606" w:type="dxa"/>
          </w:tcPr>
          <w:p w14:paraId="70C1542E" w14:textId="15F248C2" w:rsidR="00A62291" w:rsidRDefault="00A62291" w:rsidP="00A62291">
            <w:pPr>
              <w:pStyle w:val="ListParagraph"/>
              <w:ind w:left="0"/>
              <w:jc w:val="center"/>
            </w:pPr>
            <w:r>
              <w:t>6</w:t>
            </w:r>
          </w:p>
        </w:tc>
        <w:tc>
          <w:tcPr>
            <w:tcW w:w="1791" w:type="dxa"/>
          </w:tcPr>
          <w:p w14:paraId="6BE50C7A" w14:textId="77777777" w:rsidR="00A62291" w:rsidRPr="00A62291" w:rsidRDefault="00A62291" w:rsidP="00A62291">
            <w:pPr>
              <w:jc w:val="both"/>
              <w:rPr>
                <w:b/>
                <w:bCs/>
              </w:rPr>
            </w:pPr>
            <w:r w:rsidRPr="00A62291">
              <w:rPr>
                <w:b/>
                <w:bCs/>
              </w:rPr>
              <w:t>Melakukan MoU dengan Mitra</w:t>
            </w:r>
          </w:p>
          <w:p w14:paraId="43C76551" w14:textId="77777777" w:rsidR="00A62291" w:rsidRPr="00A62291" w:rsidRDefault="00A62291" w:rsidP="00A62291">
            <w:pPr>
              <w:jc w:val="both"/>
              <w:rPr>
                <w:b/>
                <w:bCs/>
                <w:i/>
                <w:iCs/>
              </w:rPr>
            </w:pPr>
          </w:p>
        </w:tc>
        <w:tc>
          <w:tcPr>
            <w:tcW w:w="5343" w:type="dxa"/>
          </w:tcPr>
          <w:p w14:paraId="5386B0F6" w14:textId="46AFBB48" w:rsidR="00A62291" w:rsidRPr="00CB6889" w:rsidRDefault="00A62291" w:rsidP="00A62291">
            <w:pPr>
              <w:jc w:val="both"/>
            </w:pPr>
            <w:r w:rsidRPr="00CB6889">
              <w:t xml:space="preserve">Program ini untuk meningkatkan kerja sama dengan berbagai pihak di tingkat nasional dan </w:t>
            </w:r>
            <w:r w:rsidRPr="000312C7">
              <w:t>internasional dalam bentuk kegiatan-kegiatan pendukung pusat studi.</w:t>
            </w:r>
          </w:p>
        </w:tc>
        <w:tc>
          <w:tcPr>
            <w:tcW w:w="1948" w:type="dxa"/>
          </w:tcPr>
          <w:p w14:paraId="713FB3B7" w14:textId="007BADCD" w:rsidR="00A62291" w:rsidRDefault="00A62291" w:rsidP="00FC2E03">
            <w:pPr>
              <w:pStyle w:val="ListParagraph"/>
              <w:ind w:left="0"/>
              <w:jc w:val="both"/>
            </w:pPr>
            <w:r>
              <w:t>Bentuk Implementasi kerjasama secara riil</w:t>
            </w:r>
          </w:p>
        </w:tc>
      </w:tr>
      <w:tr w:rsidR="00A62291" w14:paraId="7C7D9A74" w14:textId="77777777" w:rsidTr="004A6F04">
        <w:trPr>
          <w:gridAfter w:val="1"/>
          <w:wAfter w:w="13" w:type="dxa"/>
        </w:trPr>
        <w:tc>
          <w:tcPr>
            <w:tcW w:w="606" w:type="dxa"/>
          </w:tcPr>
          <w:p w14:paraId="50A652F2" w14:textId="0ADDE9E9" w:rsidR="00A62291" w:rsidRDefault="00A62291" w:rsidP="00A62291">
            <w:pPr>
              <w:pStyle w:val="ListParagraph"/>
              <w:ind w:left="0"/>
              <w:jc w:val="center"/>
            </w:pPr>
            <w:r>
              <w:t>7</w:t>
            </w:r>
          </w:p>
        </w:tc>
        <w:tc>
          <w:tcPr>
            <w:tcW w:w="1791" w:type="dxa"/>
          </w:tcPr>
          <w:p w14:paraId="05FB1DE4" w14:textId="77777777" w:rsidR="00A62291" w:rsidRPr="00A62291" w:rsidRDefault="00A62291" w:rsidP="00A62291">
            <w:pPr>
              <w:jc w:val="both"/>
              <w:rPr>
                <w:b/>
                <w:bCs/>
              </w:rPr>
            </w:pPr>
            <w:r w:rsidRPr="00A62291">
              <w:rPr>
                <w:b/>
                <w:bCs/>
              </w:rPr>
              <w:t xml:space="preserve">Penyelenggaraan </w:t>
            </w:r>
            <w:r w:rsidRPr="00A62291">
              <w:rPr>
                <w:b/>
                <w:bCs/>
                <w:i/>
                <w:iCs/>
              </w:rPr>
              <w:t>webinar series dan promosi pusat studi</w:t>
            </w:r>
          </w:p>
          <w:p w14:paraId="17C8E8EB" w14:textId="77777777" w:rsidR="00A62291" w:rsidRPr="00A62291" w:rsidRDefault="00A62291" w:rsidP="00A62291">
            <w:pPr>
              <w:jc w:val="both"/>
              <w:rPr>
                <w:b/>
                <w:bCs/>
              </w:rPr>
            </w:pPr>
          </w:p>
        </w:tc>
        <w:tc>
          <w:tcPr>
            <w:tcW w:w="5343" w:type="dxa"/>
          </w:tcPr>
          <w:p w14:paraId="119C36D2" w14:textId="0EB132AA" w:rsidR="00A62291" w:rsidRPr="00CB6889" w:rsidRDefault="00A62291" w:rsidP="00A62291">
            <w:pPr>
              <w:jc w:val="both"/>
            </w:pPr>
            <w:r w:rsidRPr="000312C7">
              <w:rPr>
                <w:iCs/>
              </w:rPr>
              <w:t xml:space="preserve">Pusat studi menyelenggarakan </w:t>
            </w:r>
            <w:r w:rsidRPr="000312C7">
              <w:rPr>
                <w:i/>
              </w:rPr>
              <w:t>webinar series</w:t>
            </w:r>
            <w:r w:rsidRPr="000312C7">
              <w:rPr>
                <w:iCs/>
              </w:rPr>
              <w:t xml:space="preserve"> sebagai media untuk diseminasi hasil kajian, diskusi dengan stakeholder terkait suatu tema kajian terkini dan promosi tentang kapabilitas pusat studi untuk berkontribusi kepada kalayak umum.</w:t>
            </w:r>
          </w:p>
        </w:tc>
        <w:tc>
          <w:tcPr>
            <w:tcW w:w="1948" w:type="dxa"/>
          </w:tcPr>
          <w:p w14:paraId="30EFD9A7" w14:textId="5BD77C56" w:rsidR="00A62291" w:rsidRDefault="00A62291" w:rsidP="00FC2E03">
            <w:pPr>
              <w:pStyle w:val="ListParagraph"/>
              <w:ind w:left="0"/>
              <w:jc w:val="both"/>
            </w:pPr>
            <w:r>
              <w:t>Seeking Fund</w:t>
            </w:r>
          </w:p>
        </w:tc>
      </w:tr>
      <w:tr w:rsidR="00A62291" w14:paraId="23CBC87F" w14:textId="77777777" w:rsidTr="004A6F04">
        <w:trPr>
          <w:gridAfter w:val="1"/>
          <w:wAfter w:w="13" w:type="dxa"/>
        </w:trPr>
        <w:tc>
          <w:tcPr>
            <w:tcW w:w="606" w:type="dxa"/>
          </w:tcPr>
          <w:p w14:paraId="5DE9D38F" w14:textId="7E63424B" w:rsidR="00A62291" w:rsidRDefault="00A62291" w:rsidP="00A62291">
            <w:pPr>
              <w:pStyle w:val="ListParagraph"/>
              <w:ind w:left="0"/>
              <w:jc w:val="center"/>
            </w:pPr>
            <w:r>
              <w:t>8</w:t>
            </w:r>
          </w:p>
        </w:tc>
        <w:tc>
          <w:tcPr>
            <w:tcW w:w="1791" w:type="dxa"/>
          </w:tcPr>
          <w:p w14:paraId="6E65FBC0" w14:textId="74C9E507" w:rsidR="00A62291" w:rsidRPr="00A62291" w:rsidRDefault="00A62291" w:rsidP="00A62291">
            <w:pPr>
              <w:jc w:val="both"/>
              <w:rPr>
                <w:b/>
                <w:bCs/>
              </w:rPr>
            </w:pPr>
            <w:r>
              <w:rPr>
                <w:b/>
                <w:bCs/>
              </w:rPr>
              <w:t xml:space="preserve">Kegiatan lain </w:t>
            </w:r>
          </w:p>
        </w:tc>
        <w:tc>
          <w:tcPr>
            <w:tcW w:w="5343" w:type="dxa"/>
          </w:tcPr>
          <w:p w14:paraId="5977D6AE" w14:textId="64B930C1" w:rsidR="00A62291" w:rsidRPr="00A62291" w:rsidRDefault="00A62291" w:rsidP="00A62291">
            <w:pPr>
              <w:jc w:val="both"/>
              <w:rPr>
                <w:iCs/>
              </w:rPr>
            </w:pPr>
            <w:r w:rsidRPr="00A62291">
              <w:rPr>
                <w:iCs/>
              </w:rPr>
              <w:t xml:space="preserve">Kegiatan lain </w:t>
            </w:r>
            <w:r w:rsidRPr="00A62291">
              <w:rPr>
                <w:bCs/>
              </w:rPr>
              <w:t>yang diperlukan untuk peningkatan dan pengembangan pusat studi.</w:t>
            </w:r>
          </w:p>
        </w:tc>
        <w:tc>
          <w:tcPr>
            <w:tcW w:w="1948" w:type="dxa"/>
          </w:tcPr>
          <w:p w14:paraId="6573BAA2" w14:textId="4B7DF749" w:rsidR="00A62291" w:rsidRDefault="00A62291" w:rsidP="00A62291">
            <w:pPr>
              <w:pStyle w:val="ListParagraph"/>
              <w:ind w:left="0"/>
              <w:jc w:val="both"/>
            </w:pPr>
            <w:r>
              <w:t>Kegiatan yang relevan</w:t>
            </w:r>
          </w:p>
        </w:tc>
      </w:tr>
    </w:tbl>
    <w:p w14:paraId="1DE3B106" w14:textId="77777777" w:rsidR="003E3554" w:rsidRDefault="003E3554" w:rsidP="003E3554">
      <w:pPr>
        <w:pStyle w:val="ListParagraph"/>
        <w:ind w:left="450"/>
        <w:jc w:val="both"/>
        <w:rPr>
          <w:b/>
          <w:bCs/>
        </w:rPr>
      </w:pPr>
    </w:p>
    <w:p w14:paraId="4A180F93" w14:textId="77777777" w:rsidR="0076697A" w:rsidRPr="00CB6889" w:rsidRDefault="0076697A" w:rsidP="003E3554">
      <w:pPr>
        <w:pStyle w:val="ListParagraph"/>
        <w:ind w:left="450"/>
        <w:jc w:val="both"/>
        <w:rPr>
          <w:b/>
          <w:bCs/>
        </w:rPr>
      </w:pPr>
    </w:p>
    <w:p w14:paraId="4A21375A" w14:textId="2A6C757B" w:rsidR="00BB375A" w:rsidRPr="00CB6889" w:rsidRDefault="00BB375A" w:rsidP="006611D1">
      <w:pPr>
        <w:pStyle w:val="ListParagraph"/>
        <w:numPr>
          <w:ilvl w:val="0"/>
          <w:numId w:val="1"/>
        </w:numPr>
        <w:ind w:left="450"/>
        <w:jc w:val="both"/>
        <w:rPr>
          <w:b/>
          <w:bCs/>
        </w:rPr>
      </w:pPr>
      <w:r w:rsidRPr="00CB6889">
        <w:rPr>
          <w:b/>
          <w:bCs/>
        </w:rPr>
        <w:t>BIAYA DAN KOMPONEN PEMBIAYAAN</w:t>
      </w:r>
    </w:p>
    <w:p w14:paraId="7926CCB5" w14:textId="63AC75F7" w:rsidR="000312C7" w:rsidRDefault="009957DF" w:rsidP="009957DF">
      <w:pPr>
        <w:pStyle w:val="ListParagraph"/>
        <w:ind w:left="450"/>
        <w:jc w:val="both"/>
      </w:pPr>
      <w:r w:rsidRPr="00CB6889">
        <w:t xml:space="preserve">Jumlah total dana yang akan diberikan yaitu </w:t>
      </w:r>
      <w:r w:rsidRPr="00CB6889">
        <w:rPr>
          <w:b/>
          <w:bCs/>
        </w:rPr>
        <w:t>maksimal Rp 100.000.000,00</w:t>
      </w:r>
      <w:r w:rsidRPr="00CB6889">
        <w:t xml:space="preserve"> berdasarkan rekomendasi reviewer sesuai dengan perencanaan anggaran pada proposal kegiatan yang diajukan. </w:t>
      </w:r>
      <w:r w:rsidR="000312C7">
        <w:t>Pencairan hibah dilakukan melalui tiga (3) tahapan, yaitu Tahap I (40%), Tahap II (40%), dan Tahap III (20%). Untuk pencairan Tahap II dan Tahap III, pusat studi harus menunjukkan kinerja program yang sudah dilakukan pada tahap sebelumnya, khususnya luaran-luaran yang sudah dicapai.</w:t>
      </w:r>
    </w:p>
    <w:p w14:paraId="77554791" w14:textId="536F8AA5" w:rsidR="009957DF" w:rsidRDefault="009957DF" w:rsidP="009957DF">
      <w:pPr>
        <w:pStyle w:val="ListParagraph"/>
        <w:ind w:left="450"/>
        <w:jc w:val="both"/>
      </w:pPr>
      <w:r w:rsidRPr="00CB6889">
        <w:t>Komponen pembia</w:t>
      </w:r>
      <w:r w:rsidR="000312C7">
        <w:t>y</w:t>
      </w:r>
      <w:r w:rsidRPr="00CB6889">
        <w:t>aan yang dapat dianggarkan antara lain:</w:t>
      </w:r>
    </w:p>
    <w:p w14:paraId="69BA663C" w14:textId="77777777" w:rsidR="007E0866" w:rsidRDefault="007E0866" w:rsidP="009957DF">
      <w:pPr>
        <w:pStyle w:val="ListParagraph"/>
        <w:ind w:left="450"/>
        <w:jc w:val="both"/>
      </w:pPr>
    </w:p>
    <w:tbl>
      <w:tblPr>
        <w:tblStyle w:val="TableGrid"/>
        <w:tblW w:w="0" w:type="auto"/>
        <w:tblInd w:w="450" w:type="dxa"/>
        <w:tblLook w:val="04A0" w:firstRow="1" w:lastRow="0" w:firstColumn="1" w:lastColumn="0" w:noHBand="0" w:noVBand="1"/>
      </w:tblPr>
      <w:tblGrid>
        <w:gridCol w:w="679"/>
        <w:gridCol w:w="5805"/>
        <w:gridCol w:w="2275"/>
      </w:tblGrid>
      <w:tr w:rsidR="007E0866" w14:paraId="02F46750" w14:textId="77777777" w:rsidTr="00E4127D">
        <w:tc>
          <w:tcPr>
            <w:tcW w:w="679" w:type="dxa"/>
          </w:tcPr>
          <w:p w14:paraId="7669B1F3" w14:textId="520EFCB4" w:rsidR="007E0866" w:rsidRDefault="007E0866" w:rsidP="009957DF">
            <w:pPr>
              <w:pStyle w:val="ListParagraph"/>
              <w:ind w:left="0"/>
              <w:jc w:val="both"/>
            </w:pPr>
            <w:r>
              <w:t>NO</w:t>
            </w:r>
          </w:p>
        </w:tc>
        <w:tc>
          <w:tcPr>
            <w:tcW w:w="5805" w:type="dxa"/>
          </w:tcPr>
          <w:p w14:paraId="4FDCA44C" w14:textId="240178DB" w:rsidR="007E0866" w:rsidRDefault="007E0866" w:rsidP="009957DF">
            <w:pPr>
              <w:pStyle w:val="ListParagraph"/>
              <w:ind w:left="0"/>
              <w:jc w:val="both"/>
            </w:pPr>
            <w:r>
              <w:t>Komponen</w:t>
            </w:r>
          </w:p>
        </w:tc>
        <w:tc>
          <w:tcPr>
            <w:tcW w:w="2275" w:type="dxa"/>
          </w:tcPr>
          <w:p w14:paraId="5E97DC89" w14:textId="67863FE0" w:rsidR="007E0866" w:rsidRDefault="007E0866" w:rsidP="009957DF">
            <w:pPr>
              <w:pStyle w:val="ListParagraph"/>
              <w:ind w:left="0"/>
              <w:jc w:val="both"/>
            </w:pPr>
            <w:r>
              <w:t>Prasyarat</w:t>
            </w:r>
          </w:p>
        </w:tc>
      </w:tr>
      <w:tr w:rsidR="007E0866" w14:paraId="5B7756CA" w14:textId="77777777" w:rsidTr="00E4127D">
        <w:tc>
          <w:tcPr>
            <w:tcW w:w="679" w:type="dxa"/>
          </w:tcPr>
          <w:p w14:paraId="752C1EFB" w14:textId="05A1ED58" w:rsidR="007E0866" w:rsidRDefault="00B150FF" w:rsidP="009957DF">
            <w:pPr>
              <w:pStyle w:val="ListParagraph"/>
              <w:ind w:left="0"/>
              <w:jc w:val="both"/>
            </w:pPr>
            <w:r>
              <w:t>1.</w:t>
            </w:r>
          </w:p>
        </w:tc>
        <w:tc>
          <w:tcPr>
            <w:tcW w:w="5805" w:type="dxa"/>
          </w:tcPr>
          <w:p w14:paraId="38AD88DC" w14:textId="627597FE" w:rsidR="007E0866" w:rsidRDefault="007E0866" w:rsidP="007E0866">
            <w:pPr>
              <w:pStyle w:val="ListParagraph"/>
              <w:ind w:left="0"/>
              <w:jc w:val="both"/>
            </w:pPr>
            <w:r w:rsidRPr="00CB6889">
              <w:t>Biaya Personil diperuntukkan tenaga ah</w:t>
            </w:r>
            <w:r>
              <w:t>li, staf manajemen, dan tenaga pendukung lainnya</w:t>
            </w:r>
          </w:p>
        </w:tc>
        <w:tc>
          <w:tcPr>
            <w:tcW w:w="2275" w:type="dxa"/>
          </w:tcPr>
          <w:p w14:paraId="74682C45" w14:textId="1EBA0C46" w:rsidR="007E0866" w:rsidRDefault="007E0866" w:rsidP="009957DF">
            <w:pPr>
              <w:pStyle w:val="ListParagraph"/>
              <w:ind w:left="0"/>
              <w:jc w:val="both"/>
            </w:pPr>
            <w:r w:rsidRPr="00CB6889">
              <w:t>maksimal 20%</w:t>
            </w:r>
          </w:p>
        </w:tc>
      </w:tr>
      <w:tr w:rsidR="007E0866" w14:paraId="108037DB" w14:textId="77777777" w:rsidTr="00E4127D">
        <w:tc>
          <w:tcPr>
            <w:tcW w:w="679" w:type="dxa"/>
          </w:tcPr>
          <w:p w14:paraId="0C4969D0" w14:textId="301AFA7F" w:rsidR="007E0866" w:rsidRDefault="00B150FF" w:rsidP="009957DF">
            <w:pPr>
              <w:pStyle w:val="ListParagraph"/>
              <w:ind w:left="0"/>
              <w:jc w:val="both"/>
            </w:pPr>
            <w:r>
              <w:t>2.</w:t>
            </w:r>
          </w:p>
        </w:tc>
        <w:tc>
          <w:tcPr>
            <w:tcW w:w="5805" w:type="dxa"/>
          </w:tcPr>
          <w:p w14:paraId="776D0FA6" w14:textId="044094D4" w:rsidR="007E0866" w:rsidRDefault="007E0866" w:rsidP="00B150FF">
            <w:pPr>
              <w:jc w:val="both"/>
            </w:pPr>
            <w:r w:rsidRPr="00CB6889">
              <w:t xml:space="preserve">Biaya Non-personil </w:t>
            </w:r>
            <w:r w:rsidR="00B150FF">
              <w:t xml:space="preserve">(penyusunan proposal, </w:t>
            </w:r>
            <w:r w:rsidR="00B150FF" w:rsidRPr="00B150FF">
              <w:rPr>
                <w:i/>
                <w:iCs/>
              </w:rPr>
              <w:t>Capacity Building</w:t>
            </w:r>
            <w:r w:rsidR="00B150FF">
              <w:t xml:space="preserve">, penguatan kerjasama, fasilitas PS, MOu, </w:t>
            </w:r>
            <w:r w:rsidR="00B150FF" w:rsidRPr="00B150FF">
              <w:rPr>
                <w:i/>
                <w:iCs/>
              </w:rPr>
              <w:t>webinar series dan promosi pusat studi</w:t>
            </w:r>
            <w:r w:rsidR="00B150FF">
              <w:rPr>
                <w:i/>
                <w:iCs/>
              </w:rPr>
              <w:t>)</w:t>
            </w:r>
          </w:p>
        </w:tc>
        <w:tc>
          <w:tcPr>
            <w:tcW w:w="2275" w:type="dxa"/>
          </w:tcPr>
          <w:p w14:paraId="2DFE5143" w14:textId="21627574" w:rsidR="007E0866" w:rsidRDefault="00B150FF" w:rsidP="009957DF">
            <w:pPr>
              <w:pStyle w:val="ListParagraph"/>
              <w:ind w:left="0"/>
              <w:jc w:val="both"/>
            </w:pPr>
            <w:r>
              <w:t>maksimal 3</w:t>
            </w:r>
            <w:r w:rsidR="007E0866">
              <w:t>0%</w:t>
            </w:r>
          </w:p>
        </w:tc>
      </w:tr>
      <w:tr w:rsidR="007E0866" w14:paraId="0623BC89" w14:textId="77777777" w:rsidTr="00E4127D">
        <w:tc>
          <w:tcPr>
            <w:tcW w:w="679" w:type="dxa"/>
          </w:tcPr>
          <w:p w14:paraId="21EB8F19" w14:textId="1608B674" w:rsidR="007E0866" w:rsidRDefault="00B150FF" w:rsidP="009957DF">
            <w:pPr>
              <w:pStyle w:val="ListParagraph"/>
              <w:ind w:left="0"/>
              <w:jc w:val="both"/>
            </w:pPr>
            <w:r>
              <w:t>3.</w:t>
            </w:r>
          </w:p>
        </w:tc>
        <w:tc>
          <w:tcPr>
            <w:tcW w:w="5805" w:type="dxa"/>
          </w:tcPr>
          <w:p w14:paraId="64DD70F2" w14:textId="5764338F" w:rsidR="007E0866" w:rsidRDefault="00B150FF" w:rsidP="009957DF">
            <w:pPr>
              <w:pStyle w:val="ListParagraph"/>
              <w:ind w:left="0"/>
              <w:jc w:val="both"/>
            </w:pPr>
            <w:r>
              <w:t xml:space="preserve">Biaya </w:t>
            </w:r>
            <w:r w:rsidR="007E0866">
              <w:t>Penyusunan konten</w:t>
            </w:r>
            <w:r w:rsidR="007E0866" w:rsidRPr="00CB6889">
              <w:t xml:space="preserve"> </w:t>
            </w:r>
            <w:commentRangeStart w:id="2"/>
            <w:r w:rsidR="007E0866" w:rsidRPr="00CB6889">
              <w:rPr>
                <w:i/>
                <w:iCs/>
              </w:rPr>
              <w:t>website</w:t>
            </w:r>
            <w:commentRangeEnd w:id="2"/>
            <w:r w:rsidR="007E0866">
              <w:rPr>
                <w:rStyle w:val="CommentReference"/>
              </w:rPr>
              <w:commentReference w:id="2"/>
            </w:r>
            <w:r w:rsidR="007E0866">
              <w:rPr>
                <w:i/>
                <w:iCs/>
              </w:rPr>
              <w:t>. Pembuatan roadmap</w:t>
            </w:r>
          </w:p>
        </w:tc>
        <w:tc>
          <w:tcPr>
            <w:tcW w:w="2275" w:type="dxa"/>
          </w:tcPr>
          <w:p w14:paraId="1E42DCF7" w14:textId="313EA091" w:rsidR="007E0866" w:rsidRDefault="00B150FF" w:rsidP="009957DF">
            <w:pPr>
              <w:pStyle w:val="ListParagraph"/>
              <w:ind w:left="0"/>
              <w:jc w:val="both"/>
            </w:pPr>
            <w:r>
              <w:t>Maksimal 5 %</w:t>
            </w:r>
          </w:p>
        </w:tc>
      </w:tr>
      <w:tr w:rsidR="007E0866" w14:paraId="33933AB0" w14:textId="77777777" w:rsidTr="00E4127D">
        <w:tc>
          <w:tcPr>
            <w:tcW w:w="679" w:type="dxa"/>
          </w:tcPr>
          <w:p w14:paraId="24048E37" w14:textId="674C2B39" w:rsidR="007E0866" w:rsidRDefault="00B150FF" w:rsidP="009957DF">
            <w:pPr>
              <w:pStyle w:val="ListParagraph"/>
              <w:ind w:left="0"/>
              <w:jc w:val="both"/>
            </w:pPr>
            <w:r>
              <w:t>4.</w:t>
            </w:r>
          </w:p>
        </w:tc>
        <w:tc>
          <w:tcPr>
            <w:tcW w:w="5805" w:type="dxa"/>
          </w:tcPr>
          <w:p w14:paraId="5DD0A188" w14:textId="33E5823F" w:rsidR="007E0866" w:rsidRDefault="004A472B" w:rsidP="009957DF">
            <w:pPr>
              <w:pStyle w:val="ListParagraph"/>
              <w:ind w:left="0"/>
              <w:jc w:val="both"/>
            </w:pPr>
            <w:r w:rsidRPr="00CB6889">
              <w:t xml:space="preserve">Biaya Perjalanan dan </w:t>
            </w:r>
            <w:r>
              <w:t xml:space="preserve">peningkatan publikasi nasional dan internasional serta </w:t>
            </w:r>
            <w:r w:rsidRPr="00CB6889">
              <w:t>lain-lain</w:t>
            </w:r>
          </w:p>
        </w:tc>
        <w:tc>
          <w:tcPr>
            <w:tcW w:w="2275" w:type="dxa"/>
          </w:tcPr>
          <w:p w14:paraId="27D1B82C" w14:textId="4F8F9F32" w:rsidR="007E0866" w:rsidRDefault="004A472B" w:rsidP="009957DF">
            <w:pPr>
              <w:pStyle w:val="ListParagraph"/>
              <w:ind w:left="0"/>
              <w:jc w:val="both"/>
            </w:pPr>
            <w:r>
              <w:t>Minimal 2</w:t>
            </w:r>
            <w:r w:rsidR="00B150FF">
              <w:t>0%</w:t>
            </w:r>
          </w:p>
        </w:tc>
      </w:tr>
    </w:tbl>
    <w:p w14:paraId="2EF0EEA1" w14:textId="77777777" w:rsidR="007E0866" w:rsidRPr="00CB6889" w:rsidRDefault="007E0866" w:rsidP="009957DF">
      <w:pPr>
        <w:pStyle w:val="ListParagraph"/>
        <w:ind w:left="450"/>
        <w:jc w:val="both"/>
      </w:pPr>
    </w:p>
    <w:p w14:paraId="5E158124" w14:textId="77777777" w:rsidR="00BB375A" w:rsidRPr="00CB6889" w:rsidRDefault="00BB375A" w:rsidP="006611D1">
      <w:pPr>
        <w:pStyle w:val="ListParagraph"/>
        <w:numPr>
          <w:ilvl w:val="0"/>
          <w:numId w:val="1"/>
        </w:numPr>
        <w:ind w:left="450"/>
        <w:jc w:val="both"/>
        <w:rPr>
          <w:b/>
          <w:bCs/>
        </w:rPr>
      </w:pPr>
      <w:r w:rsidRPr="00CB6889">
        <w:rPr>
          <w:b/>
          <w:bCs/>
        </w:rPr>
        <w:t>WAKTU DAN PELAKSANAAN</w:t>
      </w:r>
    </w:p>
    <w:p w14:paraId="7A0838D6" w14:textId="77777777" w:rsidR="006611D1" w:rsidRPr="00CB6889" w:rsidRDefault="006611D1" w:rsidP="006611D1">
      <w:pPr>
        <w:pStyle w:val="ListParagraph"/>
        <w:ind w:left="450"/>
        <w:jc w:val="both"/>
        <w:rPr>
          <w:b/>
          <w:bCs/>
        </w:rPr>
      </w:pPr>
    </w:p>
    <w:tbl>
      <w:tblPr>
        <w:tblStyle w:val="TableGrid"/>
        <w:tblW w:w="0" w:type="auto"/>
        <w:tblInd w:w="450" w:type="dxa"/>
        <w:tblLook w:val="04A0" w:firstRow="1" w:lastRow="0" w:firstColumn="1" w:lastColumn="0" w:noHBand="0" w:noVBand="1"/>
      </w:tblPr>
      <w:tblGrid>
        <w:gridCol w:w="895"/>
        <w:gridCol w:w="4860"/>
        <w:gridCol w:w="2967"/>
      </w:tblGrid>
      <w:tr w:rsidR="00CB6889" w:rsidRPr="00CB6889" w14:paraId="7D9362FB" w14:textId="77777777" w:rsidTr="006611D1">
        <w:tc>
          <w:tcPr>
            <w:tcW w:w="895" w:type="dxa"/>
          </w:tcPr>
          <w:p w14:paraId="28796620" w14:textId="77777777" w:rsidR="006611D1" w:rsidRPr="00CB6889" w:rsidRDefault="006611D1" w:rsidP="006611D1">
            <w:pPr>
              <w:pStyle w:val="ListParagraph"/>
              <w:ind w:left="0"/>
              <w:jc w:val="both"/>
              <w:rPr>
                <w:b/>
                <w:bCs/>
              </w:rPr>
            </w:pPr>
            <w:r w:rsidRPr="00CB6889">
              <w:rPr>
                <w:b/>
                <w:bCs/>
              </w:rPr>
              <w:t>No</w:t>
            </w:r>
          </w:p>
        </w:tc>
        <w:tc>
          <w:tcPr>
            <w:tcW w:w="4860" w:type="dxa"/>
          </w:tcPr>
          <w:p w14:paraId="544FA12E" w14:textId="77777777" w:rsidR="006611D1" w:rsidRPr="00CB6889" w:rsidRDefault="006611D1" w:rsidP="006611D1">
            <w:pPr>
              <w:pStyle w:val="ListParagraph"/>
              <w:ind w:left="0"/>
              <w:jc w:val="both"/>
              <w:rPr>
                <w:b/>
                <w:bCs/>
              </w:rPr>
            </w:pPr>
            <w:r w:rsidRPr="00CB6889">
              <w:rPr>
                <w:b/>
                <w:bCs/>
              </w:rPr>
              <w:t>Kegiatan</w:t>
            </w:r>
          </w:p>
        </w:tc>
        <w:tc>
          <w:tcPr>
            <w:tcW w:w="2967" w:type="dxa"/>
          </w:tcPr>
          <w:p w14:paraId="0DE74D76" w14:textId="77777777" w:rsidR="006611D1" w:rsidRPr="00CB6889" w:rsidRDefault="006611D1" w:rsidP="006611D1">
            <w:pPr>
              <w:pStyle w:val="ListParagraph"/>
              <w:ind w:left="0"/>
              <w:jc w:val="both"/>
              <w:rPr>
                <w:b/>
                <w:bCs/>
              </w:rPr>
            </w:pPr>
            <w:r w:rsidRPr="00CB6889">
              <w:rPr>
                <w:b/>
                <w:bCs/>
              </w:rPr>
              <w:t>Waktu</w:t>
            </w:r>
          </w:p>
        </w:tc>
      </w:tr>
      <w:tr w:rsidR="00CB6889" w:rsidRPr="00CB6889" w14:paraId="6A78192D" w14:textId="77777777" w:rsidTr="006611D1">
        <w:tc>
          <w:tcPr>
            <w:tcW w:w="895" w:type="dxa"/>
          </w:tcPr>
          <w:p w14:paraId="1A494374" w14:textId="77777777" w:rsidR="00290462" w:rsidRPr="00CB6889" w:rsidRDefault="00290462" w:rsidP="00290462">
            <w:pPr>
              <w:pStyle w:val="ListParagraph"/>
              <w:numPr>
                <w:ilvl w:val="0"/>
                <w:numId w:val="6"/>
              </w:numPr>
              <w:jc w:val="both"/>
            </w:pPr>
          </w:p>
        </w:tc>
        <w:tc>
          <w:tcPr>
            <w:tcW w:w="4860" w:type="dxa"/>
          </w:tcPr>
          <w:p w14:paraId="07AD6DD2" w14:textId="7EB863D2" w:rsidR="00290462" w:rsidRPr="00CB6889" w:rsidRDefault="00290462" w:rsidP="006611D1">
            <w:pPr>
              <w:pStyle w:val="ListParagraph"/>
              <w:ind w:left="0"/>
              <w:jc w:val="both"/>
            </w:pPr>
            <w:r w:rsidRPr="00CB6889">
              <w:t xml:space="preserve">Sosialisasi </w:t>
            </w:r>
            <w:r w:rsidR="004A656A">
              <w:t xml:space="preserve">dan penerimaan proposal </w:t>
            </w:r>
            <w:r w:rsidRPr="00CB6889">
              <w:t>hibah</w:t>
            </w:r>
          </w:p>
        </w:tc>
        <w:tc>
          <w:tcPr>
            <w:tcW w:w="2967" w:type="dxa"/>
          </w:tcPr>
          <w:p w14:paraId="235AB901" w14:textId="7767C71F" w:rsidR="00290462" w:rsidRPr="00CB6889" w:rsidRDefault="004A656A" w:rsidP="006611D1">
            <w:pPr>
              <w:pStyle w:val="ListParagraph"/>
              <w:ind w:left="0"/>
              <w:jc w:val="both"/>
              <w:rPr>
                <w:b/>
                <w:bCs/>
              </w:rPr>
            </w:pPr>
            <w:r>
              <w:rPr>
                <w:b/>
                <w:bCs/>
              </w:rPr>
              <w:t>16 Mei 2023</w:t>
            </w:r>
          </w:p>
        </w:tc>
      </w:tr>
      <w:tr w:rsidR="00CB6889" w:rsidRPr="00CB6889" w14:paraId="5B650625" w14:textId="77777777" w:rsidTr="006611D1">
        <w:tc>
          <w:tcPr>
            <w:tcW w:w="895" w:type="dxa"/>
          </w:tcPr>
          <w:p w14:paraId="1C6ACDEF" w14:textId="77777777" w:rsidR="00290462" w:rsidRPr="00CB6889" w:rsidRDefault="00290462" w:rsidP="00290462">
            <w:pPr>
              <w:pStyle w:val="ListParagraph"/>
              <w:numPr>
                <w:ilvl w:val="0"/>
                <w:numId w:val="6"/>
              </w:numPr>
              <w:jc w:val="both"/>
            </w:pPr>
          </w:p>
        </w:tc>
        <w:tc>
          <w:tcPr>
            <w:tcW w:w="4860" w:type="dxa"/>
          </w:tcPr>
          <w:p w14:paraId="486B0398" w14:textId="77777777" w:rsidR="00290462" w:rsidRPr="00CB6889" w:rsidRDefault="00290462" w:rsidP="00290462">
            <w:pPr>
              <w:pStyle w:val="ListParagraph"/>
              <w:ind w:left="0"/>
              <w:jc w:val="both"/>
            </w:pPr>
            <w:r w:rsidRPr="00CB6889">
              <w:t>Batas akhir pengumpulan proposal</w:t>
            </w:r>
          </w:p>
        </w:tc>
        <w:tc>
          <w:tcPr>
            <w:tcW w:w="2967" w:type="dxa"/>
          </w:tcPr>
          <w:p w14:paraId="4C75B9C8" w14:textId="624C505E" w:rsidR="00290462" w:rsidRPr="00CB6889" w:rsidRDefault="004A656A" w:rsidP="00290462">
            <w:pPr>
              <w:pStyle w:val="ListParagraph"/>
              <w:ind w:left="0"/>
              <w:jc w:val="both"/>
              <w:rPr>
                <w:b/>
                <w:bCs/>
              </w:rPr>
            </w:pPr>
            <w:r>
              <w:rPr>
                <w:b/>
                <w:bCs/>
              </w:rPr>
              <w:t>17 Juni 2023</w:t>
            </w:r>
          </w:p>
        </w:tc>
      </w:tr>
      <w:tr w:rsidR="00CB6889" w:rsidRPr="00CB6889" w14:paraId="6BC0CA1A" w14:textId="77777777" w:rsidTr="006611D1">
        <w:tc>
          <w:tcPr>
            <w:tcW w:w="895" w:type="dxa"/>
          </w:tcPr>
          <w:p w14:paraId="6B8680E0" w14:textId="77777777" w:rsidR="00290462" w:rsidRPr="00CB6889" w:rsidRDefault="00290462" w:rsidP="00290462">
            <w:pPr>
              <w:pStyle w:val="ListParagraph"/>
              <w:numPr>
                <w:ilvl w:val="0"/>
                <w:numId w:val="6"/>
              </w:numPr>
              <w:jc w:val="both"/>
            </w:pPr>
          </w:p>
        </w:tc>
        <w:tc>
          <w:tcPr>
            <w:tcW w:w="4860" w:type="dxa"/>
          </w:tcPr>
          <w:p w14:paraId="220AFCD3" w14:textId="29EA11A8" w:rsidR="00290462" w:rsidRPr="00CB6889" w:rsidRDefault="00290462" w:rsidP="00290462">
            <w:pPr>
              <w:pStyle w:val="ListParagraph"/>
              <w:ind w:left="0"/>
              <w:jc w:val="both"/>
            </w:pPr>
            <w:r w:rsidRPr="00CB6889">
              <w:t>Proses selek</w:t>
            </w:r>
            <w:r w:rsidR="00EA48B0">
              <w:t>s</w:t>
            </w:r>
            <w:r w:rsidRPr="00CB6889">
              <w:t xml:space="preserve">i proposal </w:t>
            </w:r>
            <w:r w:rsidRPr="00CB6889">
              <w:rPr>
                <w:i/>
                <w:iCs/>
              </w:rPr>
              <w:t xml:space="preserve">(desk </w:t>
            </w:r>
            <w:commentRangeStart w:id="3"/>
            <w:r w:rsidRPr="00CB6889">
              <w:rPr>
                <w:i/>
                <w:iCs/>
              </w:rPr>
              <w:t>evaluation</w:t>
            </w:r>
            <w:commentRangeEnd w:id="3"/>
            <w:r w:rsidR="00EA48B0">
              <w:rPr>
                <w:rStyle w:val="CommentReference"/>
              </w:rPr>
              <w:commentReference w:id="3"/>
            </w:r>
            <w:r w:rsidRPr="00CB6889">
              <w:rPr>
                <w:i/>
                <w:iCs/>
              </w:rPr>
              <w:t>)</w:t>
            </w:r>
          </w:p>
        </w:tc>
        <w:tc>
          <w:tcPr>
            <w:tcW w:w="2967" w:type="dxa"/>
          </w:tcPr>
          <w:p w14:paraId="1A91F06A" w14:textId="1532DD83" w:rsidR="00290462" w:rsidRPr="00CB6889" w:rsidRDefault="00EA48B0" w:rsidP="00290462">
            <w:pPr>
              <w:pStyle w:val="ListParagraph"/>
              <w:ind w:left="0"/>
              <w:jc w:val="both"/>
              <w:rPr>
                <w:b/>
                <w:bCs/>
              </w:rPr>
            </w:pPr>
            <w:r>
              <w:rPr>
                <w:b/>
                <w:bCs/>
              </w:rPr>
              <w:t>17 – 24 Juni 2023</w:t>
            </w:r>
          </w:p>
        </w:tc>
      </w:tr>
      <w:tr w:rsidR="00CB6889" w:rsidRPr="00CB6889" w14:paraId="68FA06F1" w14:textId="77777777" w:rsidTr="006611D1">
        <w:tc>
          <w:tcPr>
            <w:tcW w:w="895" w:type="dxa"/>
          </w:tcPr>
          <w:p w14:paraId="4EC4FF5C" w14:textId="77777777" w:rsidR="00290462" w:rsidRPr="00CB6889" w:rsidRDefault="00290462" w:rsidP="00290462">
            <w:pPr>
              <w:pStyle w:val="ListParagraph"/>
              <w:numPr>
                <w:ilvl w:val="0"/>
                <w:numId w:val="6"/>
              </w:numPr>
              <w:jc w:val="both"/>
            </w:pPr>
          </w:p>
        </w:tc>
        <w:tc>
          <w:tcPr>
            <w:tcW w:w="4860" w:type="dxa"/>
          </w:tcPr>
          <w:p w14:paraId="76853DB7" w14:textId="47B5DD31" w:rsidR="00290462" w:rsidRPr="00CB6889" w:rsidRDefault="00EA48B0" w:rsidP="00290462">
            <w:pPr>
              <w:pStyle w:val="ListParagraph"/>
              <w:ind w:left="0"/>
              <w:jc w:val="both"/>
              <w:rPr>
                <w:i/>
                <w:iCs/>
              </w:rPr>
            </w:pPr>
            <w:r>
              <w:t>Pemaparan</w:t>
            </w:r>
            <w:r w:rsidRPr="00CB6889">
              <w:t xml:space="preserve"> </w:t>
            </w:r>
            <w:r>
              <w:t>proposal</w:t>
            </w:r>
          </w:p>
        </w:tc>
        <w:tc>
          <w:tcPr>
            <w:tcW w:w="2967" w:type="dxa"/>
          </w:tcPr>
          <w:p w14:paraId="709D98C1" w14:textId="0FE126D9" w:rsidR="00290462" w:rsidRPr="00CB6889" w:rsidRDefault="00EA48B0" w:rsidP="00290462">
            <w:pPr>
              <w:pStyle w:val="ListParagraph"/>
              <w:ind w:left="0"/>
              <w:jc w:val="both"/>
              <w:rPr>
                <w:b/>
                <w:bCs/>
              </w:rPr>
            </w:pPr>
            <w:r>
              <w:rPr>
                <w:b/>
                <w:bCs/>
              </w:rPr>
              <w:t>1 Juli</w:t>
            </w:r>
          </w:p>
        </w:tc>
      </w:tr>
      <w:tr w:rsidR="00CB6889" w:rsidRPr="00CB6889" w14:paraId="20CB1363" w14:textId="77777777" w:rsidTr="006611D1">
        <w:tc>
          <w:tcPr>
            <w:tcW w:w="895" w:type="dxa"/>
          </w:tcPr>
          <w:p w14:paraId="5AE93BDE" w14:textId="77777777" w:rsidR="00290462" w:rsidRPr="00CB6889" w:rsidRDefault="00290462" w:rsidP="00290462">
            <w:pPr>
              <w:pStyle w:val="ListParagraph"/>
              <w:numPr>
                <w:ilvl w:val="0"/>
                <w:numId w:val="6"/>
              </w:numPr>
              <w:jc w:val="both"/>
            </w:pPr>
          </w:p>
        </w:tc>
        <w:tc>
          <w:tcPr>
            <w:tcW w:w="4860" w:type="dxa"/>
          </w:tcPr>
          <w:p w14:paraId="40AA9834" w14:textId="77777777" w:rsidR="00290462" w:rsidRPr="00CB6889" w:rsidRDefault="00290462" w:rsidP="00290462">
            <w:pPr>
              <w:pStyle w:val="ListParagraph"/>
              <w:ind w:left="0"/>
              <w:jc w:val="both"/>
            </w:pPr>
            <w:r w:rsidRPr="00CB6889">
              <w:t>Pengumuman penerima hibah</w:t>
            </w:r>
          </w:p>
        </w:tc>
        <w:tc>
          <w:tcPr>
            <w:tcW w:w="2967" w:type="dxa"/>
          </w:tcPr>
          <w:p w14:paraId="6B9DD396" w14:textId="26F38E6D" w:rsidR="00290462" w:rsidRPr="00CB6889" w:rsidRDefault="00EA48B0" w:rsidP="00290462">
            <w:pPr>
              <w:pStyle w:val="ListParagraph"/>
              <w:ind w:left="0"/>
              <w:jc w:val="both"/>
            </w:pPr>
            <w:r>
              <w:t>8</w:t>
            </w:r>
            <w:r w:rsidRPr="00CB6889">
              <w:t xml:space="preserve"> </w:t>
            </w:r>
            <w:r w:rsidR="004E5BAA" w:rsidRPr="00CB6889">
              <w:t>Juli</w:t>
            </w:r>
          </w:p>
        </w:tc>
      </w:tr>
      <w:tr w:rsidR="00CB6889" w:rsidRPr="00CB6889" w14:paraId="6DF8BF8A" w14:textId="77777777" w:rsidTr="006611D1">
        <w:tc>
          <w:tcPr>
            <w:tcW w:w="895" w:type="dxa"/>
          </w:tcPr>
          <w:p w14:paraId="29B3740A" w14:textId="77777777" w:rsidR="00290462" w:rsidRPr="00CB6889" w:rsidRDefault="00290462" w:rsidP="00290462">
            <w:pPr>
              <w:pStyle w:val="ListParagraph"/>
              <w:numPr>
                <w:ilvl w:val="0"/>
                <w:numId w:val="6"/>
              </w:numPr>
              <w:jc w:val="both"/>
            </w:pPr>
          </w:p>
        </w:tc>
        <w:tc>
          <w:tcPr>
            <w:tcW w:w="4860" w:type="dxa"/>
          </w:tcPr>
          <w:p w14:paraId="64776A83" w14:textId="77777777" w:rsidR="00290462" w:rsidRPr="00CB6889" w:rsidRDefault="00290462" w:rsidP="00290462">
            <w:pPr>
              <w:pStyle w:val="ListParagraph"/>
              <w:ind w:left="0"/>
              <w:jc w:val="both"/>
            </w:pPr>
            <w:r w:rsidRPr="00CB6889">
              <w:t>Kontrak penerima hibah</w:t>
            </w:r>
          </w:p>
        </w:tc>
        <w:tc>
          <w:tcPr>
            <w:tcW w:w="2967" w:type="dxa"/>
          </w:tcPr>
          <w:p w14:paraId="543E1D59" w14:textId="68ABAC1C" w:rsidR="00290462" w:rsidRPr="00CB6889" w:rsidRDefault="00EA48B0" w:rsidP="00290462">
            <w:pPr>
              <w:pStyle w:val="ListParagraph"/>
              <w:ind w:left="0"/>
              <w:jc w:val="both"/>
            </w:pPr>
            <w:r>
              <w:t>11</w:t>
            </w:r>
            <w:r w:rsidRPr="00CB6889">
              <w:t xml:space="preserve"> </w:t>
            </w:r>
            <w:r w:rsidR="004E5BAA" w:rsidRPr="00CB6889">
              <w:t>Juli</w:t>
            </w:r>
          </w:p>
        </w:tc>
      </w:tr>
      <w:tr w:rsidR="00CB6889" w:rsidRPr="00CB6889" w14:paraId="7814FBD1" w14:textId="77777777" w:rsidTr="006611D1">
        <w:tc>
          <w:tcPr>
            <w:tcW w:w="895" w:type="dxa"/>
          </w:tcPr>
          <w:p w14:paraId="7AD8F3A9" w14:textId="77777777" w:rsidR="00290462" w:rsidRPr="00CB6889" w:rsidRDefault="00290462" w:rsidP="00290462">
            <w:pPr>
              <w:pStyle w:val="ListParagraph"/>
              <w:numPr>
                <w:ilvl w:val="0"/>
                <w:numId w:val="6"/>
              </w:numPr>
              <w:jc w:val="both"/>
            </w:pPr>
          </w:p>
        </w:tc>
        <w:tc>
          <w:tcPr>
            <w:tcW w:w="4860" w:type="dxa"/>
          </w:tcPr>
          <w:p w14:paraId="70089533" w14:textId="77777777" w:rsidR="00290462" w:rsidRPr="00CB6889" w:rsidRDefault="00290462" w:rsidP="00290462">
            <w:pPr>
              <w:pStyle w:val="ListParagraph"/>
              <w:ind w:left="0"/>
              <w:jc w:val="both"/>
            </w:pPr>
            <w:r w:rsidRPr="00CB6889">
              <w:t>Implementasi hibah</w:t>
            </w:r>
          </w:p>
        </w:tc>
        <w:tc>
          <w:tcPr>
            <w:tcW w:w="2967" w:type="dxa"/>
          </w:tcPr>
          <w:p w14:paraId="1450BAA5" w14:textId="6CB2785D" w:rsidR="00290462" w:rsidRPr="00CB6889" w:rsidRDefault="00EA48B0" w:rsidP="00290462">
            <w:pPr>
              <w:pStyle w:val="ListParagraph"/>
              <w:ind w:left="0"/>
              <w:jc w:val="both"/>
            </w:pPr>
            <w:r>
              <w:t>12 Juli 2023 – 30 Maret 2024</w:t>
            </w:r>
          </w:p>
        </w:tc>
      </w:tr>
      <w:tr w:rsidR="00CB6889" w:rsidRPr="00CB6889" w14:paraId="6581541F" w14:textId="77777777" w:rsidTr="006611D1">
        <w:tc>
          <w:tcPr>
            <w:tcW w:w="895" w:type="dxa"/>
          </w:tcPr>
          <w:p w14:paraId="580D83C0" w14:textId="77777777" w:rsidR="00290462" w:rsidRPr="00CB6889" w:rsidRDefault="00290462" w:rsidP="00290462">
            <w:pPr>
              <w:pStyle w:val="ListParagraph"/>
              <w:numPr>
                <w:ilvl w:val="0"/>
                <w:numId w:val="6"/>
              </w:numPr>
              <w:jc w:val="both"/>
            </w:pPr>
          </w:p>
        </w:tc>
        <w:tc>
          <w:tcPr>
            <w:tcW w:w="4860" w:type="dxa"/>
          </w:tcPr>
          <w:p w14:paraId="19843C49" w14:textId="3A63B2B8" w:rsidR="00290462" w:rsidRPr="00CB6889" w:rsidRDefault="00290462" w:rsidP="00290462">
            <w:pPr>
              <w:pStyle w:val="ListParagraph"/>
              <w:ind w:left="0"/>
              <w:jc w:val="both"/>
            </w:pPr>
            <w:r w:rsidRPr="00CB6889">
              <w:t>Monitoring dan evaluasi</w:t>
            </w:r>
            <w:r w:rsidR="00EA48B0">
              <w:t xml:space="preserve"> laporan kemajuan</w:t>
            </w:r>
          </w:p>
        </w:tc>
        <w:tc>
          <w:tcPr>
            <w:tcW w:w="2967" w:type="dxa"/>
          </w:tcPr>
          <w:p w14:paraId="010986B4" w14:textId="3FEC6A36" w:rsidR="00290462" w:rsidRPr="00CB6889" w:rsidRDefault="00EA48B0" w:rsidP="00290462">
            <w:pPr>
              <w:pStyle w:val="ListParagraph"/>
              <w:ind w:left="0"/>
              <w:jc w:val="both"/>
            </w:pPr>
            <w:r>
              <w:t>13 Desember 2023</w:t>
            </w:r>
          </w:p>
        </w:tc>
      </w:tr>
      <w:tr w:rsidR="00EA48B0" w:rsidRPr="00CB6889" w14:paraId="54569E4C" w14:textId="77777777" w:rsidTr="006611D1">
        <w:tc>
          <w:tcPr>
            <w:tcW w:w="895" w:type="dxa"/>
          </w:tcPr>
          <w:p w14:paraId="75462E7D" w14:textId="77777777" w:rsidR="00EA48B0" w:rsidRPr="00CB6889" w:rsidRDefault="00EA48B0" w:rsidP="00290462">
            <w:pPr>
              <w:pStyle w:val="ListParagraph"/>
              <w:numPr>
                <w:ilvl w:val="0"/>
                <w:numId w:val="6"/>
              </w:numPr>
              <w:jc w:val="both"/>
            </w:pPr>
          </w:p>
        </w:tc>
        <w:tc>
          <w:tcPr>
            <w:tcW w:w="4860" w:type="dxa"/>
          </w:tcPr>
          <w:p w14:paraId="20726241" w14:textId="1EBA4D60" w:rsidR="00EA48B0" w:rsidRPr="00CB6889" w:rsidRDefault="00EA48B0" w:rsidP="00290462">
            <w:pPr>
              <w:pStyle w:val="ListParagraph"/>
              <w:ind w:left="0"/>
              <w:jc w:val="both"/>
            </w:pPr>
            <w:r w:rsidRPr="00CB6889">
              <w:t>Monitoring dan evaluasi</w:t>
            </w:r>
            <w:r>
              <w:t xml:space="preserve"> laporan akhir</w:t>
            </w:r>
          </w:p>
        </w:tc>
        <w:tc>
          <w:tcPr>
            <w:tcW w:w="2967" w:type="dxa"/>
          </w:tcPr>
          <w:p w14:paraId="5F30205E" w14:textId="2DDC7265" w:rsidR="00EA48B0" w:rsidRPr="00CB6889" w:rsidRDefault="00EA48B0" w:rsidP="00290462">
            <w:pPr>
              <w:pStyle w:val="ListParagraph"/>
              <w:ind w:left="0"/>
              <w:jc w:val="both"/>
            </w:pPr>
            <w:r>
              <w:t>6 April 2024</w:t>
            </w:r>
          </w:p>
        </w:tc>
      </w:tr>
    </w:tbl>
    <w:p w14:paraId="7A6485F8" w14:textId="77777777" w:rsidR="006611D1" w:rsidRPr="00CB6889" w:rsidRDefault="006611D1" w:rsidP="006611D1">
      <w:pPr>
        <w:pStyle w:val="ListParagraph"/>
        <w:ind w:left="450"/>
        <w:jc w:val="both"/>
        <w:rPr>
          <w:b/>
          <w:bCs/>
        </w:rPr>
      </w:pPr>
    </w:p>
    <w:p w14:paraId="7D74717A" w14:textId="77777777" w:rsidR="003A3C14" w:rsidRPr="00CB6889" w:rsidRDefault="003A3C14" w:rsidP="006611D1">
      <w:pPr>
        <w:pStyle w:val="ListParagraph"/>
        <w:numPr>
          <w:ilvl w:val="0"/>
          <w:numId w:val="1"/>
        </w:numPr>
        <w:ind w:left="450"/>
        <w:jc w:val="both"/>
        <w:rPr>
          <w:b/>
          <w:bCs/>
        </w:rPr>
      </w:pPr>
      <w:r w:rsidRPr="00CB6889">
        <w:rPr>
          <w:b/>
          <w:bCs/>
        </w:rPr>
        <w:t xml:space="preserve">SISTEMATIKA PENULISAN </w:t>
      </w:r>
    </w:p>
    <w:p w14:paraId="77325538" w14:textId="77777777" w:rsidR="003A3C14" w:rsidRPr="00CB6889" w:rsidRDefault="003A3C14" w:rsidP="003A3C14">
      <w:pPr>
        <w:pStyle w:val="ListParagraph"/>
        <w:numPr>
          <w:ilvl w:val="0"/>
          <w:numId w:val="16"/>
        </w:numPr>
        <w:jc w:val="both"/>
        <w:rPr>
          <w:b/>
          <w:bCs/>
        </w:rPr>
      </w:pPr>
      <w:r w:rsidRPr="00CB6889">
        <w:rPr>
          <w:b/>
          <w:bCs/>
        </w:rPr>
        <w:t>Penulisan Proposal</w:t>
      </w:r>
    </w:p>
    <w:p w14:paraId="60FC47F1" w14:textId="77777777" w:rsidR="003A3C14" w:rsidRPr="00CB6889" w:rsidRDefault="004A206C" w:rsidP="004A206C">
      <w:pPr>
        <w:pStyle w:val="ListParagraph"/>
        <w:numPr>
          <w:ilvl w:val="0"/>
          <w:numId w:val="17"/>
        </w:numPr>
        <w:jc w:val="both"/>
      </w:pPr>
      <w:r w:rsidRPr="00CB6889">
        <w:t>Sampul</w:t>
      </w:r>
    </w:p>
    <w:p w14:paraId="4960D978" w14:textId="77777777" w:rsidR="004A206C" w:rsidRPr="00CB6889" w:rsidRDefault="004A206C" w:rsidP="004A206C">
      <w:pPr>
        <w:pStyle w:val="ListParagraph"/>
        <w:numPr>
          <w:ilvl w:val="0"/>
          <w:numId w:val="17"/>
        </w:numPr>
        <w:jc w:val="both"/>
      </w:pPr>
      <w:r w:rsidRPr="00CB6889">
        <w:t>Halaman Pengesahan</w:t>
      </w:r>
    </w:p>
    <w:p w14:paraId="2FF56736" w14:textId="01F9D330" w:rsidR="00D47542" w:rsidRPr="00CB6889" w:rsidRDefault="00D47542" w:rsidP="004A206C">
      <w:pPr>
        <w:pStyle w:val="ListParagraph"/>
        <w:numPr>
          <w:ilvl w:val="0"/>
          <w:numId w:val="17"/>
        </w:numPr>
        <w:jc w:val="both"/>
      </w:pPr>
      <w:r w:rsidRPr="00CB6889">
        <w:t>Identitas Pengusul</w:t>
      </w:r>
    </w:p>
    <w:p w14:paraId="4E271917" w14:textId="50C10383" w:rsidR="00D47542" w:rsidRPr="00CB6889" w:rsidRDefault="00D47542" w:rsidP="004A206C">
      <w:pPr>
        <w:pStyle w:val="ListParagraph"/>
        <w:numPr>
          <w:ilvl w:val="0"/>
          <w:numId w:val="17"/>
        </w:numPr>
        <w:jc w:val="both"/>
      </w:pPr>
      <w:r w:rsidRPr="00CB6889">
        <w:t>Subtansi Hibah Pengembangan Pusat Studi</w:t>
      </w:r>
    </w:p>
    <w:p w14:paraId="6DC002AE" w14:textId="7421205C" w:rsidR="00D47542" w:rsidRPr="00CB6889" w:rsidRDefault="00D47542" w:rsidP="00D47542">
      <w:pPr>
        <w:pStyle w:val="ListParagraph"/>
        <w:numPr>
          <w:ilvl w:val="0"/>
          <w:numId w:val="28"/>
        </w:numPr>
        <w:jc w:val="both"/>
      </w:pPr>
      <w:r w:rsidRPr="00CB6889">
        <w:t>Ringkasan</w:t>
      </w:r>
    </w:p>
    <w:p w14:paraId="7012F3F9" w14:textId="18AB2280" w:rsidR="00D47542" w:rsidRPr="00CB6889" w:rsidRDefault="00D47542" w:rsidP="00D47542">
      <w:pPr>
        <w:pStyle w:val="ListParagraph"/>
        <w:numPr>
          <w:ilvl w:val="0"/>
          <w:numId w:val="28"/>
        </w:numPr>
        <w:jc w:val="both"/>
      </w:pPr>
      <w:r w:rsidRPr="00CB6889">
        <w:t>Keluaran</w:t>
      </w:r>
    </w:p>
    <w:p w14:paraId="47FD7C77" w14:textId="0359D4EB" w:rsidR="00D47542" w:rsidRPr="00CB6889" w:rsidRDefault="00D47542" w:rsidP="00D47542">
      <w:pPr>
        <w:pStyle w:val="ListParagraph"/>
        <w:numPr>
          <w:ilvl w:val="0"/>
          <w:numId w:val="28"/>
        </w:numPr>
        <w:jc w:val="both"/>
      </w:pPr>
      <w:r w:rsidRPr="00CB6889">
        <w:t>Bab I. Latar Belakang</w:t>
      </w:r>
    </w:p>
    <w:p w14:paraId="56BFC08F" w14:textId="7FFDC30B" w:rsidR="00D01E31" w:rsidRPr="00CB6889" w:rsidRDefault="00D01E31" w:rsidP="00D47542">
      <w:pPr>
        <w:pStyle w:val="ListParagraph"/>
        <w:numPr>
          <w:ilvl w:val="0"/>
          <w:numId w:val="28"/>
        </w:numPr>
        <w:jc w:val="both"/>
      </w:pPr>
      <w:r w:rsidRPr="00CB6889">
        <w:t>Bab II. Gambaran Pusat Studi</w:t>
      </w:r>
    </w:p>
    <w:p w14:paraId="6DFE1957" w14:textId="6A9E2642" w:rsidR="00D01E31" w:rsidRPr="00CB6889" w:rsidRDefault="00D01E31" w:rsidP="00D47542">
      <w:pPr>
        <w:pStyle w:val="ListParagraph"/>
        <w:numPr>
          <w:ilvl w:val="0"/>
          <w:numId w:val="28"/>
        </w:numPr>
        <w:jc w:val="both"/>
      </w:pPr>
      <w:r w:rsidRPr="00CB6889">
        <w:t xml:space="preserve">Bab III. </w:t>
      </w:r>
      <w:r w:rsidR="00FD5DA5" w:rsidRPr="00CB6889">
        <w:t>Rencana Program Pengembangan Pusat Studi</w:t>
      </w:r>
    </w:p>
    <w:p w14:paraId="2A652129" w14:textId="6A465F57" w:rsidR="00FD5DA5" w:rsidRPr="00CB6889" w:rsidRDefault="00FD5DA5" w:rsidP="00D47542">
      <w:pPr>
        <w:pStyle w:val="ListParagraph"/>
        <w:numPr>
          <w:ilvl w:val="0"/>
          <w:numId w:val="28"/>
        </w:numPr>
        <w:jc w:val="both"/>
      </w:pPr>
      <w:r w:rsidRPr="00CB6889">
        <w:t>Bab IV. Pembiayaan</w:t>
      </w:r>
    </w:p>
    <w:p w14:paraId="15DC6413" w14:textId="41A5DD68" w:rsidR="00FD5DA5" w:rsidRPr="00CB6889" w:rsidRDefault="00FD5DA5" w:rsidP="00D47542">
      <w:pPr>
        <w:pStyle w:val="ListParagraph"/>
        <w:numPr>
          <w:ilvl w:val="0"/>
          <w:numId w:val="28"/>
        </w:numPr>
        <w:jc w:val="both"/>
      </w:pPr>
      <w:r w:rsidRPr="00CB6889">
        <w:t>Bab V. Jadwal Program</w:t>
      </w:r>
    </w:p>
    <w:p w14:paraId="0DA750D6" w14:textId="12D0C873" w:rsidR="00FD5DA5" w:rsidRPr="00CB6889" w:rsidRDefault="00FD5DA5" w:rsidP="00D47542">
      <w:pPr>
        <w:pStyle w:val="ListParagraph"/>
        <w:numPr>
          <w:ilvl w:val="0"/>
          <w:numId w:val="28"/>
        </w:numPr>
        <w:jc w:val="both"/>
      </w:pPr>
      <w:r w:rsidRPr="00CB6889">
        <w:t>Daftar Pustaka</w:t>
      </w:r>
    </w:p>
    <w:p w14:paraId="624B57F2" w14:textId="77777777" w:rsidR="004A206C" w:rsidRPr="00CB6889" w:rsidRDefault="004A206C" w:rsidP="004A206C">
      <w:pPr>
        <w:pStyle w:val="ListParagraph"/>
        <w:numPr>
          <w:ilvl w:val="0"/>
          <w:numId w:val="17"/>
        </w:numPr>
        <w:jc w:val="both"/>
      </w:pPr>
      <w:r w:rsidRPr="00CB6889">
        <w:t>Lampiran</w:t>
      </w:r>
    </w:p>
    <w:p w14:paraId="7F79C50A" w14:textId="77777777" w:rsidR="004A206C" w:rsidRPr="00CB6889" w:rsidRDefault="004A206C" w:rsidP="004A206C">
      <w:pPr>
        <w:pStyle w:val="ListParagraph"/>
        <w:numPr>
          <w:ilvl w:val="0"/>
          <w:numId w:val="19"/>
        </w:numPr>
        <w:jc w:val="both"/>
      </w:pPr>
      <w:r w:rsidRPr="00CB6889">
        <w:t>SK Rektor Pusat Studi</w:t>
      </w:r>
    </w:p>
    <w:p w14:paraId="7D890092" w14:textId="77777777" w:rsidR="004A206C" w:rsidRPr="00CB6889" w:rsidRDefault="004A206C" w:rsidP="004A206C">
      <w:pPr>
        <w:pStyle w:val="ListParagraph"/>
        <w:numPr>
          <w:ilvl w:val="0"/>
          <w:numId w:val="19"/>
        </w:numPr>
        <w:jc w:val="both"/>
      </w:pPr>
      <w:r w:rsidRPr="00CB6889">
        <w:t>CV Anggota Peneliti</w:t>
      </w:r>
    </w:p>
    <w:p w14:paraId="0BE7EFA2" w14:textId="77777777" w:rsidR="004A206C" w:rsidRPr="00CB6889" w:rsidRDefault="004A206C" w:rsidP="004A206C">
      <w:pPr>
        <w:pStyle w:val="ListParagraph"/>
        <w:numPr>
          <w:ilvl w:val="0"/>
          <w:numId w:val="19"/>
        </w:numPr>
        <w:jc w:val="both"/>
      </w:pPr>
      <w:r w:rsidRPr="00CB6889">
        <w:t>Rincian Anggaran (RAB)</w:t>
      </w:r>
    </w:p>
    <w:p w14:paraId="5BE0C070" w14:textId="77777777" w:rsidR="003A3C14" w:rsidRPr="00CB6889" w:rsidRDefault="003A3C14" w:rsidP="003A3C14">
      <w:pPr>
        <w:pStyle w:val="ListParagraph"/>
        <w:numPr>
          <w:ilvl w:val="0"/>
          <w:numId w:val="16"/>
        </w:numPr>
        <w:jc w:val="both"/>
        <w:rPr>
          <w:b/>
          <w:bCs/>
        </w:rPr>
      </w:pPr>
      <w:r w:rsidRPr="00CB6889">
        <w:rPr>
          <w:b/>
          <w:bCs/>
        </w:rPr>
        <w:lastRenderedPageBreak/>
        <w:t>Penulisan Laporan</w:t>
      </w:r>
    </w:p>
    <w:p w14:paraId="5843776E" w14:textId="77777777" w:rsidR="004A206C" w:rsidRPr="00CB6889" w:rsidRDefault="004A206C" w:rsidP="004A206C">
      <w:pPr>
        <w:pStyle w:val="ListParagraph"/>
        <w:numPr>
          <w:ilvl w:val="0"/>
          <w:numId w:val="20"/>
        </w:numPr>
        <w:jc w:val="both"/>
      </w:pPr>
      <w:r w:rsidRPr="00CB6889">
        <w:t>Sampul</w:t>
      </w:r>
    </w:p>
    <w:p w14:paraId="4CB996C0" w14:textId="77777777" w:rsidR="00FD5DA5" w:rsidRPr="00CB6889" w:rsidRDefault="004A206C" w:rsidP="00FD5DA5">
      <w:pPr>
        <w:pStyle w:val="ListParagraph"/>
        <w:numPr>
          <w:ilvl w:val="0"/>
          <w:numId w:val="20"/>
        </w:numPr>
        <w:jc w:val="both"/>
      </w:pPr>
      <w:r w:rsidRPr="00CB6889">
        <w:t>Halaman Pengesahan</w:t>
      </w:r>
    </w:p>
    <w:p w14:paraId="2AE8C927" w14:textId="77777777" w:rsidR="00FD5DA5" w:rsidRPr="00CB6889" w:rsidRDefault="00FD5DA5" w:rsidP="00FD5DA5">
      <w:pPr>
        <w:pStyle w:val="ListParagraph"/>
        <w:numPr>
          <w:ilvl w:val="0"/>
          <w:numId w:val="20"/>
        </w:numPr>
        <w:jc w:val="both"/>
      </w:pPr>
      <w:r w:rsidRPr="00CB6889">
        <w:t>Identitas Pengusul</w:t>
      </w:r>
    </w:p>
    <w:p w14:paraId="37793509" w14:textId="24D217D3" w:rsidR="00FD5DA5" w:rsidRPr="00CB6889" w:rsidRDefault="00FD5DA5" w:rsidP="00FD5DA5">
      <w:pPr>
        <w:pStyle w:val="ListParagraph"/>
        <w:numPr>
          <w:ilvl w:val="0"/>
          <w:numId w:val="20"/>
        </w:numPr>
        <w:jc w:val="both"/>
      </w:pPr>
      <w:r w:rsidRPr="00CB6889">
        <w:t>Subtansi Hibah Pengembangan Pusat Studi</w:t>
      </w:r>
    </w:p>
    <w:p w14:paraId="3FF4759C" w14:textId="77777777" w:rsidR="00FD5DA5" w:rsidRPr="00CB6889" w:rsidRDefault="00FD5DA5" w:rsidP="00FD5DA5">
      <w:pPr>
        <w:pStyle w:val="ListParagraph"/>
        <w:numPr>
          <w:ilvl w:val="0"/>
          <w:numId w:val="28"/>
        </w:numPr>
        <w:jc w:val="both"/>
      </w:pPr>
      <w:r w:rsidRPr="00CB6889">
        <w:t>Ringkasan</w:t>
      </w:r>
    </w:p>
    <w:p w14:paraId="2050A542" w14:textId="77777777" w:rsidR="00FD5DA5" w:rsidRPr="00CB6889" w:rsidRDefault="00FD5DA5" w:rsidP="00FD5DA5">
      <w:pPr>
        <w:pStyle w:val="ListParagraph"/>
        <w:numPr>
          <w:ilvl w:val="0"/>
          <w:numId w:val="28"/>
        </w:numPr>
        <w:jc w:val="both"/>
      </w:pPr>
      <w:r w:rsidRPr="00CB6889">
        <w:t>Keluaran</w:t>
      </w:r>
    </w:p>
    <w:p w14:paraId="50E0A8AC" w14:textId="77777777" w:rsidR="00FD5DA5" w:rsidRPr="00CB6889" w:rsidRDefault="00FD5DA5" w:rsidP="00FD5DA5">
      <w:pPr>
        <w:pStyle w:val="ListParagraph"/>
        <w:numPr>
          <w:ilvl w:val="0"/>
          <w:numId w:val="28"/>
        </w:numPr>
        <w:jc w:val="both"/>
      </w:pPr>
      <w:r w:rsidRPr="00CB6889">
        <w:t>Bab I. Latar Belakang</w:t>
      </w:r>
    </w:p>
    <w:p w14:paraId="55B3A434" w14:textId="77777777" w:rsidR="00FD5DA5" w:rsidRPr="00CB6889" w:rsidRDefault="00FD5DA5" w:rsidP="00FD5DA5">
      <w:pPr>
        <w:pStyle w:val="ListParagraph"/>
        <w:numPr>
          <w:ilvl w:val="0"/>
          <w:numId w:val="28"/>
        </w:numPr>
        <w:jc w:val="both"/>
      </w:pPr>
      <w:r w:rsidRPr="00CB6889">
        <w:t>Bab II. Gambaran Pusat Studi</w:t>
      </w:r>
    </w:p>
    <w:p w14:paraId="67AF30EF" w14:textId="77777777" w:rsidR="00FD5DA5" w:rsidRPr="00CB6889" w:rsidRDefault="00FD5DA5" w:rsidP="00FD5DA5">
      <w:pPr>
        <w:pStyle w:val="ListParagraph"/>
        <w:numPr>
          <w:ilvl w:val="0"/>
          <w:numId w:val="28"/>
        </w:numPr>
        <w:jc w:val="both"/>
      </w:pPr>
      <w:r w:rsidRPr="00CB6889">
        <w:t>Bab III. Rencana Program Pengembangan Pusat Studi</w:t>
      </w:r>
    </w:p>
    <w:p w14:paraId="46F53D0E" w14:textId="77777777" w:rsidR="00FD5DA5" w:rsidRPr="00CB6889" w:rsidRDefault="00FD5DA5" w:rsidP="00FD5DA5">
      <w:pPr>
        <w:pStyle w:val="ListParagraph"/>
        <w:numPr>
          <w:ilvl w:val="0"/>
          <w:numId w:val="28"/>
        </w:numPr>
        <w:jc w:val="both"/>
      </w:pPr>
      <w:r w:rsidRPr="00CB6889">
        <w:t>Bab IV. Pembiayaan</w:t>
      </w:r>
    </w:p>
    <w:p w14:paraId="49342212" w14:textId="77777777" w:rsidR="00FD5DA5" w:rsidRPr="00CB6889" w:rsidRDefault="00FD5DA5" w:rsidP="00FD5DA5">
      <w:pPr>
        <w:pStyle w:val="ListParagraph"/>
        <w:numPr>
          <w:ilvl w:val="0"/>
          <w:numId w:val="28"/>
        </w:numPr>
        <w:jc w:val="both"/>
      </w:pPr>
      <w:r w:rsidRPr="00CB6889">
        <w:t>Bab V. Jadwal Program</w:t>
      </w:r>
    </w:p>
    <w:p w14:paraId="39D38BE5" w14:textId="5ED457C2" w:rsidR="00FD5DA5" w:rsidRPr="00CB6889" w:rsidRDefault="00FD5DA5" w:rsidP="00FD5DA5">
      <w:pPr>
        <w:pStyle w:val="ListParagraph"/>
        <w:numPr>
          <w:ilvl w:val="0"/>
          <w:numId w:val="28"/>
        </w:numPr>
        <w:jc w:val="both"/>
      </w:pPr>
      <w:r w:rsidRPr="00CB6889">
        <w:t>Bab VI. Pelaksanaan dan Luaran Pelaksanaan Program</w:t>
      </w:r>
    </w:p>
    <w:p w14:paraId="700BDA2A" w14:textId="77777777" w:rsidR="00FD5DA5" w:rsidRPr="00CB6889" w:rsidRDefault="00FD5DA5" w:rsidP="00FD5DA5">
      <w:pPr>
        <w:pStyle w:val="ListParagraph"/>
        <w:numPr>
          <w:ilvl w:val="0"/>
          <w:numId w:val="28"/>
        </w:numPr>
        <w:jc w:val="both"/>
      </w:pPr>
      <w:r w:rsidRPr="00CB6889">
        <w:t>Daftar Pustaka</w:t>
      </w:r>
    </w:p>
    <w:p w14:paraId="7235C285" w14:textId="77777777" w:rsidR="004A206C" w:rsidRPr="00CB6889" w:rsidRDefault="004A206C" w:rsidP="004A206C">
      <w:pPr>
        <w:pStyle w:val="ListParagraph"/>
        <w:numPr>
          <w:ilvl w:val="0"/>
          <w:numId w:val="20"/>
        </w:numPr>
        <w:jc w:val="both"/>
      </w:pPr>
      <w:r w:rsidRPr="00CB6889">
        <w:t>Lampiran</w:t>
      </w:r>
    </w:p>
    <w:p w14:paraId="13746107" w14:textId="77777777" w:rsidR="004A206C" w:rsidRPr="00CB6889" w:rsidRDefault="004A206C" w:rsidP="004A206C">
      <w:pPr>
        <w:pStyle w:val="ListParagraph"/>
        <w:numPr>
          <w:ilvl w:val="0"/>
          <w:numId w:val="21"/>
        </w:numPr>
        <w:jc w:val="both"/>
      </w:pPr>
      <w:r w:rsidRPr="00CB6889">
        <w:t>Kontrak Hibah</w:t>
      </w:r>
    </w:p>
    <w:p w14:paraId="72BB14FE" w14:textId="77777777" w:rsidR="004A206C" w:rsidRPr="00CB6889" w:rsidRDefault="004A206C" w:rsidP="004A206C">
      <w:pPr>
        <w:pStyle w:val="ListParagraph"/>
        <w:numPr>
          <w:ilvl w:val="0"/>
          <w:numId w:val="21"/>
        </w:numPr>
        <w:jc w:val="both"/>
      </w:pPr>
      <w:r w:rsidRPr="00CB6889">
        <w:t>Bukti-bukti Capaian</w:t>
      </w:r>
    </w:p>
    <w:p w14:paraId="5D9D13A2" w14:textId="77777777" w:rsidR="00C477D4" w:rsidRPr="00CB6889" w:rsidRDefault="00C477D4" w:rsidP="00C477D4">
      <w:pPr>
        <w:jc w:val="both"/>
      </w:pPr>
    </w:p>
    <w:p w14:paraId="03B5E9F1" w14:textId="77777777" w:rsidR="00C477D4" w:rsidRPr="00CB6889" w:rsidRDefault="00C477D4" w:rsidP="00C477D4">
      <w:pPr>
        <w:jc w:val="both"/>
      </w:pPr>
    </w:p>
    <w:p w14:paraId="74DC658A" w14:textId="77777777" w:rsidR="00C477D4" w:rsidRPr="00CB6889" w:rsidRDefault="00C477D4" w:rsidP="00C477D4">
      <w:pPr>
        <w:jc w:val="both"/>
      </w:pPr>
    </w:p>
    <w:p w14:paraId="463058AB" w14:textId="77777777" w:rsidR="00C477D4" w:rsidRPr="00CB6889" w:rsidRDefault="00C477D4" w:rsidP="00C477D4">
      <w:pPr>
        <w:jc w:val="both"/>
      </w:pPr>
    </w:p>
    <w:p w14:paraId="47C66393" w14:textId="77777777" w:rsidR="00C477D4" w:rsidRPr="00CB6889" w:rsidRDefault="00C477D4" w:rsidP="00C477D4">
      <w:pPr>
        <w:jc w:val="both"/>
      </w:pPr>
    </w:p>
    <w:p w14:paraId="20E6D4DF" w14:textId="77777777" w:rsidR="00C477D4" w:rsidRPr="00CB6889" w:rsidRDefault="00C477D4" w:rsidP="00C477D4">
      <w:pPr>
        <w:jc w:val="both"/>
      </w:pPr>
    </w:p>
    <w:p w14:paraId="52813A04" w14:textId="77777777" w:rsidR="00C477D4" w:rsidRPr="00CB6889" w:rsidRDefault="00C477D4" w:rsidP="00C477D4">
      <w:pPr>
        <w:jc w:val="both"/>
      </w:pPr>
    </w:p>
    <w:p w14:paraId="429B7E79" w14:textId="77777777" w:rsidR="00C477D4" w:rsidRPr="00CB6889" w:rsidRDefault="00C477D4" w:rsidP="00C477D4">
      <w:pPr>
        <w:jc w:val="both"/>
      </w:pPr>
    </w:p>
    <w:p w14:paraId="624FCBAF" w14:textId="77777777" w:rsidR="00C477D4" w:rsidRPr="00CB6889" w:rsidRDefault="00C477D4" w:rsidP="00C477D4">
      <w:pPr>
        <w:jc w:val="both"/>
      </w:pPr>
    </w:p>
    <w:p w14:paraId="2A45EFB6" w14:textId="77777777" w:rsidR="00C477D4" w:rsidRPr="00CB6889" w:rsidRDefault="00C477D4" w:rsidP="00C477D4">
      <w:pPr>
        <w:jc w:val="both"/>
      </w:pPr>
    </w:p>
    <w:p w14:paraId="5809EB9D" w14:textId="77777777" w:rsidR="00C477D4" w:rsidRPr="00CB6889" w:rsidRDefault="00C477D4" w:rsidP="00C477D4">
      <w:pPr>
        <w:jc w:val="both"/>
      </w:pPr>
    </w:p>
    <w:p w14:paraId="0FA0BF5A" w14:textId="77777777" w:rsidR="00C477D4" w:rsidRPr="00CB6889" w:rsidRDefault="00C477D4" w:rsidP="00C477D4">
      <w:pPr>
        <w:jc w:val="both"/>
      </w:pPr>
    </w:p>
    <w:p w14:paraId="24D9A6F4" w14:textId="77777777" w:rsidR="00C477D4" w:rsidRPr="00CB6889" w:rsidRDefault="00C477D4" w:rsidP="00C477D4">
      <w:pPr>
        <w:jc w:val="both"/>
      </w:pPr>
    </w:p>
    <w:p w14:paraId="4CE6AE84" w14:textId="77777777" w:rsidR="00C477D4" w:rsidRPr="00CB6889" w:rsidRDefault="00C477D4" w:rsidP="00C477D4">
      <w:pPr>
        <w:jc w:val="both"/>
      </w:pPr>
    </w:p>
    <w:p w14:paraId="48C1C98E" w14:textId="77777777" w:rsidR="00C477D4" w:rsidRPr="00CB6889" w:rsidRDefault="00C477D4" w:rsidP="00C477D4">
      <w:pPr>
        <w:jc w:val="both"/>
      </w:pPr>
    </w:p>
    <w:p w14:paraId="4D5E30FD" w14:textId="77777777" w:rsidR="00C477D4" w:rsidRDefault="00C477D4" w:rsidP="00C477D4">
      <w:pPr>
        <w:jc w:val="both"/>
      </w:pPr>
    </w:p>
    <w:p w14:paraId="74FBE50F" w14:textId="77777777" w:rsidR="00AB1AB2" w:rsidRDefault="00AB1AB2" w:rsidP="00C477D4">
      <w:pPr>
        <w:jc w:val="both"/>
      </w:pPr>
    </w:p>
    <w:p w14:paraId="7E8F749F" w14:textId="77777777" w:rsidR="00AB1AB2" w:rsidRDefault="00AB1AB2" w:rsidP="00C477D4">
      <w:pPr>
        <w:jc w:val="both"/>
      </w:pPr>
    </w:p>
    <w:p w14:paraId="6079E17C" w14:textId="77777777" w:rsidR="00AB1AB2" w:rsidRDefault="00AB1AB2" w:rsidP="00C477D4">
      <w:pPr>
        <w:jc w:val="both"/>
      </w:pPr>
    </w:p>
    <w:p w14:paraId="3ECC3747" w14:textId="77777777" w:rsidR="00AB1AB2" w:rsidRPr="00CB6889" w:rsidRDefault="00AB1AB2" w:rsidP="00C477D4">
      <w:pPr>
        <w:jc w:val="both"/>
      </w:pPr>
    </w:p>
    <w:p w14:paraId="318A4309" w14:textId="77777777" w:rsidR="00C477D4" w:rsidRPr="00CB6889" w:rsidRDefault="00C477D4" w:rsidP="00C477D4">
      <w:pPr>
        <w:jc w:val="both"/>
      </w:pPr>
    </w:p>
    <w:p w14:paraId="2B402706" w14:textId="5807BE3A" w:rsidR="00A861FE" w:rsidRDefault="00FC380E" w:rsidP="00FD5DA5">
      <w:pPr>
        <w:pStyle w:val="ListParagraph"/>
        <w:numPr>
          <w:ilvl w:val="0"/>
          <w:numId w:val="1"/>
        </w:numPr>
        <w:ind w:left="450"/>
        <w:jc w:val="both"/>
        <w:rPr>
          <w:b/>
          <w:bCs/>
        </w:rPr>
      </w:pPr>
      <w:r w:rsidRPr="00CB6889">
        <w:rPr>
          <w:b/>
          <w:bCs/>
        </w:rPr>
        <w:lastRenderedPageBreak/>
        <w:t>TATA CARA PENGUSULAN HIBAH</w:t>
      </w:r>
    </w:p>
    <w:p w14:paraId="09C95E5C" w14:textId="062D63A4" w:rsidR="00955E2A" w:rsidRDefault="00955E2A" w:rsidP="00955E2A">
      <w:pPr>
        <w:pStyle w:val="ListParagraph"/>
        <w:ind w:left="450" w:firstLine="270"/>
        <w:jc w:val="both"/>
      </w:pPr>
      <w:r w:rsidRPr="00955E2A">
        <w:t>Pengusulan Hibah Pengembangan Pusat Studi dilakukan denga</w:t>
      </w:r>
      <w:r>
        <w:t xml:space="preserve">n melengkapi identitas pengusul dan mengunggah proposal melalu </w:t>
      </w:r>
      <w:r>
        <w:rPr>
          <w:i/>
          <w:iCs/>
        </w:rPr>
        <w:t xml:space="preserve">MyBima </w:t>
      </w:r>
      <w:r>
        <w:t xml:space="preserve"> pada laman </w:t>
      </w:r>
      <w:hyperlink r:id="rId11" w:history="1">
        <w:r w:rsidRPr="00221E83">
          <w:rPr>
            <w:rStyle w:val="Hyperlink"/>
          </w:rPr>
          <w:t>https://mybima.ums.ac.id</w:t>
        </w:r>
      </w:hyperlink>
      <w:r>
        <w:t>. Tahapan-tahapan yang harus dilakukan adalah:</w:t>
      </w:r>
    </w:p>
    <w:p w14:paraId="3A1102EC" w14:textId="17C2ED70" w:rsidR="00955E2A" w:rsidRDefault="00955E2A" w:rsidP="00955E2A">
      <w:pPr>
        <w:pStyle w:val="ListParagraph"/>
        <w:numPr>
          <w:ilvl w:val="0"/>
          <w:numId w:val="35"/>
        </w:numPr>
        <w:jc w:val="both"/>
      </w:pPr>
      <w:r>
        <w:t xml:space="preserve">Login di </w:t>
      </w:r>
      <w:r>
        <w:rPr>
          <w:i/>
          <w:iCs/>
        </w:rPr>
        <w:t xml:space="preserve">MyBima </w:t>
      </w:r>
      <w:r>
        <w:t xml:space="preserve">dengan </w:t>
      </w:r>
      <w:r w:rsidRPr="00955E2A">
        <w:rPr>
          <w:i/>
          <w:iCs/>
        </w:rPr>
        <w:t>username</w:t>
      </w:r>
      <w:r>
        <w:t xml:space="preserve"> dan </w:t>
      </w:r>
      <w:r w:rsidRPr="00955E2A">
        <w:rPr>
          <w:i/>
          <w:iCs/>
        </w:rPr>
        <w:t>password</w:t>
      </w:r>
      <w:r>
        <w:t xml:space="preserve"> UniID.</w:t>
      </w:r>
    </w:p>
    <w:p w14:paraId="39E875EA" w14:textId="41D2D14A" w:rsidR="00955E2A" w:rsidRPr="00955E2A" w:rsidRDefault="00955E2A" w:rsidP="00955E2A">
      <w:pPr>
        <w:pStyle w:val="ListParagraph"/>
        <w:numPr>
          <w:ilvl w:val="0"/>
          <w:numId w:val="35"/>
        </w:numPr>
        <w:jc w:val="both"/>
      </w:pPr>
      <w:r>
        <w:t xml:space="preserve">Pilih </w:t>
      </w:r>
      <w:r>
        <w:rPr>
          <w:b/>
          <w:bCs/>
        </w:rPr>
        <w:t xml:space="preserve">Riset dan </w:t>
      </w:r>
      <w:r>
        <w:t xml:space="preserve">klik </w:t>
      </w:r>
      <w:r>
        <w:rPr>
          <w:b/>
          <w:bCs/>
        </w:rPr>
        <w:t>Riset Batch Aktif</w:t>
      </w:r>
      <w:r>
        <w:t xml:space="preserve">, lalu klik </w:t>
      </w:r>
      <w:r>
        <w:rPr>
          <w:b/>
          <w:bCs/>
        </w:rPr>
        <w:t>Ajukan Usulan Baru.</w:t>
      </w:r>
    </w:p>
    <w:p w14:paraId="7D5ED1B3" w14:textId="57699F6E" w:rsidR="00955E2A" w:rsidRDefault="00955E2A" w:rsidP="00955E2A">
      <w:pPr>
        <w:pStyle w:val="ListParagraph"/>
        <w:numPr>
          <w:ilvl w:val="0"/>
          <w:numId w:val="35"/>
        </w:numPr>
        <w:jc w:val="both"/>
      </w:pPr>
      <w:r>
        <w:t xml:space="preserve">Pilih skema </w:t>
      </w:r>
      <w:r w:rsidRPr="00955E2A">
        <w:rPr>
          <w:highlight w:val="yellow"/>
        </w:rPr>
        <w:t>Hibah Pengembangan Pusat Studi</w:t>
      </w:r>
    </w:p>
    <w:p w14:paraId="0EEFE90F" w14:textId="54D7BB7F" w:rsidR="00955E2A" w:rsidRDefault="00955E2A" w:rsidP="00955E2A">
      <w:pPr>
        <w:pStyle w:val="ListParagraph"/>
        <w:numPr>
          <w:ilvl w:val="0"/>
          <w:numId w:val="35"/>
        </w:numPr>
        <w:jc w:val="both"/>
      </w:pPr>
      <w:r>
        <w:t>Pada layar muncul persyaratan usulan</w:t>
      </w:r>
    </w:p>
    <w:p w14:paraId="58932907" w14:textId="7F3CCB5B" w:rsidR="00955E2A" w:rsidRDefault="00955E2A" w:rsidP="00955E2A">
      <w:pPr>
        <w:pStyle w:val="ListParagraph"/>
        <w:numPr>
          <w:ilvl w:val="0"/>
          <w:numId w:val="35"/>
        </w:numPr>
        <w:jc w:val="both"/>
      </w:pPr>
      <w:r>
        <w:t>Pastikan semua persyaratan yang tertera dapat dipenuhi dengan memberikan tanda centang (</w:t>
      </w:r>
      <w:r>
        <w:rPr>
          <w:rFonts w:cstheme="minorHAnsi"/>
        </w:rPr>
        <w:t>√</w:t>
      </w:r>
      <w:r>
        <w:t>) pada kotak yang tersedia.</w:t>
      </w:r>
    </w:p>
    <w:p w14:paraId="24B3201F" w14:textId="5437FF07" w:rsidR="00955E2A" w:rsidRDefault="00955E2A" w:rsidP="00955E2A">
      <w:pPr>
        <w:pStyle w:val="ListParagraph"/>
        <w:numPr>
          <w:ilvl w:val="0"/>
          <w:numId w:val="35"/>
        </w:numPr>
        <w:jc w:val="both"/>
      </w:pPr>
      <w:r>
        <w:t>Masukkan semua isian atau pilihan pada form yang tersedia.</w:t>
      </w:r>
    </w:p>
    <w:p w14:paraId="3807A074" w14:textId="2B082001" w:rsidR="00955E2A" w:rsidRDefault="00955E2A" w:rsidP="00955E2A">
      <w:pPr>
        <w:pStyle w:val="ListParagraph"/>
        <w:numPr>
          <w:ilvl w:val="0"/>
          <w:numId w:val="35"/>
        </w:numPr>
        <w:jc w:val="both"/>
      </w:pPr>
      <w:r>
        <w:t xml:space="preserve">Meminta anggota untuk meng-klik persetujuan sebagai anggota dengan </w:t>
      </w:r>
      <w:r>
        <w:rPr>
          <w:i/>
          <w:iCs/>
        </w:rPr>
        <w:t xml:space="preserve">log-in </w:t>
      </w:r>
      <w:r>
        <w:t xml:space="preserve"> ke MyBima menggunakan UniID terlebih dahulu.</w:t>
      </w:r>
    </w:p>
    <w:p w14:paraId="0302FCC5" w14:textId="4F1FBC4E" w:rsidR="00955E2A" w:rsidRDefault="00955E2A" w:rsidP="00955E2A">
      <w:pPr>
        <w:pStyle w:val="ListParagraph"/>
        <w:numPr>
          <w:ilvl w:val="0"/>
          <w:numId w:val="35"/>
        </w:numPr>
        <w:jc w:val="both"/>
      </w:pPr>
      <w:r>
        <w:t>Mengunduh lembar pengesahan yang ada pada laman MyBima.</w:t>
      </w:r>
    </w:p>
    <w:p w14:paraId="4A378615" w14:textId="1121E1E0" w:rsidR="00955E2A" w:rsidRDefault="00955E2A" w:rsidP="00955E2A">
      <w:pPr>
        <w:pStyle w:val="ListParagraph"/>
        <w:numPr>
          <w:ilvl w:val="0"/>
          <w:numId w:val="35"/>
        </w:numPr>
        <w:jc w:val="both"/>
      </w:pPr>
      <w:r>
        <w:t>Melengkapi lembar pengesahan yang sudah disahkan oleh LRI, lalu menggabungkannya dengan proposal sebelum diunggah.</w:t>
      </w:r>
    </w:p>
    <w:p w14:paraId="307446BA" w14:textId="23C4B74D" w:rsidR="00955E2A" w:rsidRDefault="00955E2A" w:rsidP="00955E2A">
      <w:pPr>
        <w:pStyle w:val="ListParagraph"/>
        <w:numPr>
          <w:ilvl w:val="0"/>
          <w:numId w:val="35"/>
        </w:numPr>
        <w:jc w:val="both"/>
      </w:pPr>
      <w:r>
        <w:t xml:space="preserve">Klik </w:t>
      </w:r>
      <w:r>
        <w:rPr>
          <w:b/>
          <w:bCs/>
        </w:rPr>
        <w:t xml:space="preserve">ajukan proposal </w:t>
      </w:r>
      <w:r>
        <w:t xml:space="preserve">dan lampirkan </w:t>
      </w:r>
      <w:r>
        <w:rPr>
          <w:i/>
          <w:iCs/>
        </w:rPr>
        <w:t xml:space="preserve">soft-file </w:t>
      </w:r>
      <w:r>
        <w:t xml:space="preserve">proposal (bentuk file berupa .doc atau .pdf). </w:t>
      </w:r>
      <w:r w:rsidR="00A420B5">
        <w:t xml:space="preserve">Hibah Pengembangan Pusat Studi telah terdaftar sebagai pengusul pada </w:t>
      </w:r>
      <w:r w:rsidR="00A420B5">
        <w:rPr>
          <w:i/>
          <w:iCs/>
        </w:rPr>
        <w:t xml:space="preserve">batch </w:t>
      </w:r>
      <w:r w:rsidR="00A420B5">
        <w:t>yang sedang berjalan.</w:t>
      </w:r>
    </w:p>
    <w:p w14:paraId="692F1B6B" w14:textId="00742689" w:rsidR="00A420B5" w:rsidRPr="00955E2A" w:rsidRDefault="00A420B5" w:rsidP="00955E2A">
      <w:pPr>
        <w:pStyle w:val="ListParagraph"/>
        <w:numPr>
          <w:ilvl w:val="0"/>
          <w:numId w:val="35"/>
        </w:numPr>
        <w:jc w:val="both"/>
      </w:pPr>
      <w:r>
        <w:t xml:space="preserve">Bila lolos </w:t>
      </w:r>
      <w:r>
        <w:rPr>
          <w:i/>
          <w:iCs/>
        </w:rPr>
        <w:t>desk evaluation</w:t>
      </w:r>
      <w:r>
        <w:t xml:space="preserve">, maka pengusul akan diundang untuk memaparkan proposalnya di hadapan </w:t>
      </w:r>
      <w:r>
        <w:rPr>
          <w:i/>
          <w:iCs/>
        </w:rPr>
        <w:t>reviewer</w:t>
      </w:r>
      <w:r>
        <w:t xml:space="preserve"> pada waktu yang ditetapkan oleh LRI UMS. </w:t>
      </w:r>
    </w:p>
    <w:p w14:paraId="2C6FCC92" w14:textId="6D566C76" w:rsidR="00C477D4" w:rsidRPr="00CB6889" w:rsidRDefault="00A861FE" w:rsidP="00FD5DA5">
      <w:pPr>
        <w:pStyle w:val="ListParagraph"/>
        <w:numPr>
          <w:ilvl w:val="0"/>
          <w:numId w:val="1"/>
        </w:numPr>
        <w:ind w:left="450"/>
        <w:jc w:val="both"/>
        <w:rPr>
          <w:b/>
          <w:bCs/>
        </w:rPr>
      </w:pPr>
      <w:r w:rsidRPr="00CB6889">
        <w:rPr>
          <w:b/>
          <w:bCs/>
        </w:rPr>
        <w:br w:type="column"/>
      </w:r>
      <w:r w:rsidRPr="00CB6889">
        <w:rPr>
          <w:b/>
          <w:bCs/>
        </w:rPr>
        <w:lastRenderedPageBreak/>
        <w:t>SISTEMATIKA PROPOSAL</w:t>
      </w:r>
    </w:p>
    <w:p w14:paraId="74726F1E" w14:textId="77777777" w:rsidR="00C477D4" w:rsidRPr="00CB6889" w:rsidRDefault="00C477D4" w:rsidP="00C477D4">
      <w:pPr>
        <w:spacing w:before="39" w:line="220" w:lineRule="auto"/>
        <w:ind w:right="17"/>
        <w:jc w:val="center"/>
        <w:rPr>
          <w:b/>
          <w:sz w:val="24"/>
          <w:szCs w:val="24"/>
        </w:rPr>
      </w:pPr>
      <w:r w:rsidRPr="00CB6889">
        <w:rPr>
          <w:b/>
          <w:sz w:val="24"/>
          <w:szCs w:val="24"/>
        </w:rPr>
        <w:t>USULAN</w:t>
      </w:r>
    </w:p>
    <w:p w14:paraId="651DCDE7" w14:textId="77777777" w:rsidR="00C477D4" w:rsidRPr="00CB6889" w:rsidRDefault="00C477D4" w:rsidP="00C477D4">
      <w:pPr>
        <w:spacing w:before="39" w:line="220" w:lineRule="auto"/>
        <w:ind w:right="17"/>
        <w:jc w:val="center"/>
        <w:rPr>
          <w:b/>
          <w:sz w:val="24"/>
          <w:szCs w:val="24"/>
        </w:rPr>
      </w:pPr>
      <w:r w:rsidRPr="00CB6889">
        <w:rPr>
          <w:b/>
          <w:sz w:val="24"/>
          <w:szCs w:val="24"/>
        </w:rPr>
        <w:t>PENGEMBANGAN PUSAT STUDI</w:t>
      </w:r>
    </w:p>
    <w:p w14:paraId="4371086F" w14:textId="77777777" w:rsidR="00C477D4" w:rsidRPr="00CB6889" w:rsidRDefault="00C477D4" w:rsidP="00C477D4">
      <w:pPr>
        <w:spacing w:before="39" w:line="220" w:lineRule="auto"/>
        <w:ind w:right="17"/>
        <w:jc w:val="center"/>
        <w:rPr>
          <w:b/>
          <w:sz w:val="24"/>
          <w:szCs w:val="24"/>
        </w:rPr>
      </w:pPr>
      <w:r w:rsidRPr="00CB6889">
        <w:rPr>
          <w:noProof/>
        </w:rPr>
        <w:drawing>
          <wp:anchor distT="114300" distB="114300" distL="114300" distR="114300" simplePos="0" relativeHeight="251661312" behindDoc="0" locked="0" layoutInCell="1" hidden="0" allowOverlap="1" wp14:anchorId="3D4DCE38" wp14:editId="6CECFCBA">
            <wp:simplePos x="0" y="0"/>
            <wp:positionH relativeFrom="column">
              <wp:posOffset>2090900</wp:posOffset>
            </wp:positionH>
            <wp:positionV relativeFrom="paragraph">
              <wp:posOffset>285750</wp:posOffset>
            </wp:positionV>
            <wp:extent cx="2286000" cy="2286000"/>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86000" cy="2286000"/>
                    </a:xfrm>
                    <a:prstGeom prst="rect">
                      <a:avLst/>
                    </a:prstGeom>
                    <a:ln/>
                  </pic:spPr>
                </pic:pic>
              </a:graphicData>
            </a:graphic>
          </wp:anchor>
        </w:drawing>
      </w:r>
    </w:p>
    <w:p w14:paraId="625D6B48" w14:textId="77777777" w:rsidR="00C477D4" w:rsidRPr="00CB6889" w:rsidRDefault="00C477D4" w:rsidP="00C477D4">
      <w:pPr>
        <w:jc w:val="center"/>
      </w:pPr>
    </w:p>
    <w:p w14:paraId="34E984A5" w14:textId="77777777" w:rsidR="00C477D4" w:rsidRPr="00CB6889" w:rsidRDefault="00C477D4" w:rsidP="00C477D4">
      <w:pPr>
        <w:jc w:val="center"/>
      </w:pPr>
    </w:p>
    <w:p w14:paraId="7D927F76" w14:textId="77777777" w:rsidR="00C477D4" w:rsidRPr="00CB6889" w:rsidRDefault="00C477D4" w:rsidP="00C477D4"/>
    <w:p w14:paraId="7830C3AE" w14:textId="77777777" w:rsidR="00C477D4" w:rsidRPr="00CB6889" w:rsidRDefault="00C477D4" w:rsidP="00C477D4"/>
    <w:p w14:paraId="01CFE71F" w14:textId="77777777" w:rsidR="00C477D4" w:rsidRPr="00CB6889" w:rsidRDefault="00C477D4" w:rsidP="00C477D4"/>
    <w:p w14:paraId="1FE23BF2" w14:textId="77777777" w:rsidR="00C477D4" w:rsidRPr="00CB6889" w:rsidRDefault="00C477D4" w:rsidP="00C477D4"/>
    <w:p w14:paraId="452288C9" w14:textId="77777777" w:rsidR="00C477D4" w:rsidRPr="00CB6889" w:rsidRDefault="00C477D4" w:rsidP="00C477D4"/>
    <w:p w14:paraId="58E657A4" w14:textId="77777777" w:rsidR="00C477D4" w:rsidRPr="00CB6889" w:rsidRDefault="00C477D4" w:rsidP="00C477D4"/>
    <w:p w14:paraId="17BD1981" w14:textId="77777777" w:rsidR="00C477D4" w:rsidRPr="00CB6889" w:rsidRDefault="00C477D4" w:rsidP="00C477D4"/>
    <w:p w14:paraId="4C88250E" w14:textId="77777777" w:rsidR="00C477D4" w:rsidRPr="00CB6889" w:rsidRDefault="00C477D4" w:rsidP="00C477D4"/>
    <w:p w14:paraId="5E81245B" w14:textId="77777777" w:rsidR="00C477D4" w:rsidRPr="00CB6889" w:rsidRDefault="00C477D4" w:rsidP="00C477D4">
      <w:pPr>
        <w:spacing w:before="34" w:line="220" w:lineRule="auto"/>
        <w:ind w:left="2367" w:right="2370"/>
        <w:jc w:val="center"/>
        <w:rPr>
          <w:b/>
          <w:sz w:val="24"/>
          <w:szCs w:val="24"/>
        </w:rPr>
      </w:pPr>
      <w:r w:rsidRPr="00CB6889">
        <w:rPr>
          <w:b/>
          <w:sz w:val="24"/>
          <w:szCs w:val="24"/>
        </w:rPr>
        <w:t>TIM PENGUSUL</w:t>
      </w:r>
    </w:p>
    <w:p w14:paraId="1B5CA62E" w14:textId="77777777" w:rsidR="00C477D4" w:rsidRPr="00CB6889" w:rsidRDefault="00C477D4" w:rsidP="00C477D4">
      <w:pPr>
        <w:spacing w:line="180" w:lineRule="auto"/>
        <w:rPr>
          <w:sz w:val="24"/>
          <w:szCs w:val="24"/>
        </w:rPr>
      </w:pPr>
    </w:p>
    <w:tbl>
      <w:tblPr>
        <w:tblStyle w:val="TableGrid"/>
        <w:tblW w:w="9500" w:type="dxa"/>
        <w:tblInd w:w="8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1800"/>
        <w:gridCol w:w="2875"/>
        <w:gridCol w:w="1800"/>
      </w:tblGrid>
      <w:tr w:rsidR="00CB6889" w:rsidRPr="00CB6889" w14:paraId="0E6AB9AE" w14:textId="77777777" w:rsidTr="00AB1AB2">
        <w:tc>
          <w:tcPr>
            <w:tcW w:w="4825" w:type="dxa"/>
            <w:gridSpan w:val="2"/>
          </w:tcPr>
          <w:p w14:paraId="4C5FF47F" w14:textId="77777777" w:rsidR="00C477D4" w:rsidRPr="00CB6889" w:rsidRDefault="00C477D4" w:rsidP="00AB1AB2">
            <w:pPr>
              <w:rPr>
                <w:sz w:val="24"/>
                <w:szCs w:val="24"/>
              </w:rPr>
            </w:pPr>
            <w:r w:rsidRPr="00CB6889">
              <w:rPr>
                <w:sz w:val="24"/>
                <w:szCs w:val="24"/>
              </w:rPr>
              <w:t>Nama lengkap dan gelar</w:t>
            </w:r>
          </w:p>
        </w:tc>
        <w:tc>
          <w:tcPr>
            <w:tcW w:w="4675" w:type="dxa"/>
            <w:gridSpan w:val="2"/>
          </w:tcPr>
          <w:p w14:paraId="18339869" w14:textId="77777777" w:rsidR="00C477D4" w:rsidRPr="00CB6889" w:rsidRDefault="00C477D4" w:rsidP="00AB1AB2">
            <w:pPr>
              <w:rPr>
                <w:sz w:val="24"/>
                <w:szCs w:val="24"/>
              </w:rPr>
            </w:pPr>
            <w:r w:rsidRPr="00CB6889">
              <w:rPr>
                <w:sz w:val="24"/>
                <w:szCs w:val="24"/>
              </w:rPr>
              <w:t xml:space="preserve">NIDN: </w:t>
            </w:r>
          </w:p>
        </w:tc>
      </w:tr>
      <w:tr w:rsidR="00CB6889" w:rsidRPr="00CB6889" w14:paraId="281B3A93" w14:textId="77777777" w:rsidTr="00AB1AB2">
        <w:tc>
          <w:tcPr>
            <w:tcW w:w="4825" w:type="dxa"/>
            <w:gridSpan w:val="2"/>
          </w:tcPr>
          <w:p w14:paraId="2F621144" w14:textId="77777777" w:rsidR="00C477D4" w:rsidRPr="00CB6889" w:rsidRDefault="00C477D4" w:rsidP="00AB1AB2">
            <w:pPr>
              <w:rPr>
                <w:sz w:val="24"/>
                <w:szCs w:val="24"/>
              </w:rPr>
            </w:pPr>
            <w:r w:rsidRPr="00CB6889">
              <w:rPr>
                <w:sz w:val="24"/>
                <w:szCs w:val="24"/>
              </w:rPr>
              <w:t>Nama lengkap dan gelar</w:t>
            </w:r>
          </w:p>
        </w:tc>
        <w:tc>
          <w:tcPr>
            <w:tcW w:w="4675" w:type="dxa"/>
            <w:gridSpan w:val="2"/>
          </w:tcPr>
          <w:p w14:paraId="603D3B5D" w14:textId="77777777" w:rsidR="00C477D4" w:rsidRPr="00CB6889" w:rsidRDefault="00C477D4" w:rsidP="00AB1AB2">
            <w:pPr>
              <w:rPr>
                <w:sz w:val="24"/>
                <w:szCs w:val="24"/>
              </w:rPr>
            </w:pPr>
            <w:r w:rsidRPr="00CB6889">
              <w:rPr>
                <w:sz w:val="24"/>
                <w:szCs w:val="24"/>
              </w:rPr>
              <w:t xml:space="preserve">NIDN: </w:t>
            </w:r>
          </w:p>
        </w:tc>
      </w:tr>
      <w:tr w:rsidR="00CB6889" w:rsidRPr="00CB6889" w14:paraId="64927BFF" w14:textId="77777777" w:rsidTr="00AB1AB2">
        <w:tc>
          <w:tcPr>
            <w:tcW w:w="4825" w:type="dxa"/>
            <w:gridSpan w:val="2"/>
          </w:tcPr>
          <w:p w14:paraId="37A2E06F" w14:textId="77777777" w:rsidR="00C477D4" w:rsidRPr="00CB6889" w:rsidRDefault="00C477D4" w:rsidP="00AB1AB2">
            <w:pPr>
              <w:rPr>
                <w:sz w:val="24"/>
                <w:szCs w:val="24"/>
              </w:rPr>
            </w:pPr>
            <w:r w:rsidRPr="00CB6889">
              <w:rPr>
                <w:sz w:val="24"/>
                <w:szCs w:val="24"/>
              </w:rPr>
              <w:t>Nama lengkap dan gelar</w:t>
            </w:r>
          </w:p>
        </w:tc>
        <w:tc>
          <w:tcPr>
            <w:tcW w:w="4675" w:type="dxa"/>
            <w:gridSpan w:val="2"/>
          </w:tcPr>
          <w:p w14:paraId="7E88E3A7" w14:textId="77777777" w:rsidR="00C477D4" w:rsidRPr="00CB6889" w:rsidRDefault="00C477D4" w:rsidP="00AB1AB2">
            <w:pPr>
              <w:rPr>
                <w:sz w:val="24"/>
                <w:szCs w:val="24"/>
              </w:rPr>
            </w:pPr>
            <w:r w:rsidRPr="00CB6889">
              <w:rPr>
                <w:sz w:val="24"/>
                <w:szCs w:val="24"/>
              </w:rPr>
              <w:t xml:space="preserve">NIDN: </w:t>
            </w:r>
          </w:p>
        </w:tc>
      </w:tr>
      <w:tr w:rsidR="00C477D4" w:rsidRPr="00CB6889" w14:paraId="7C45E7AA" w14:textId="77777777" w:rsidTr="00AB1AB2">
        <w:trPr>
          <w:gridAfter w:val="1"/>
          <w:wAfter w:w="1800" w:type="dxa"/>
        </w:trPr>
        <w:tc>
          <w:tcPr>
            <w:tcW w:w="3025" w:type="dxa"/>
          </w:tcPr>
          <w:p w14:paraId="62ABC911" w14:textId="77777777" w:rsidR="00C477D4" w:rsidRPr="00CB6889" w:rsidRDefault="00C477D4" w:rsidP="00AB1AB2">
            <w:pPr>
              <w:rPr>
                <w:sz w:val="24"/>
                <w:szCs w:val="24"/>
              </w:rPr>
            </w:pPr>
          </w:p>
        </w:tc>
        <w:tc>
          <w:tcPr>
            <w:tcW w:w="4675" w:type="dxa"/>
            <w:gridSpan w:val="2"/>
          </w:tcPr>
          <w:p w14:paraId="734D6C70" w14:textId="77777777" w:rsidR="00C477D4" w:rsidRPr="00CB6889" w:rsidRDefault="00C477D4" w:rsidP="00AB1AB2">
            <w:pPr>
              <w:jc w:val="center"/>
              <w:rPr>
                <w:sz w:val="24"/>
                <w:szCs w:val="24"/>
              </w:rPr>
            </w:pPr>
          </w:p>
        </w:tc>
      </w:tr>
    </w:tbl>
    <w:p w14:paraId="20D56304" w14:textId="77777777" w:rsidR="00C477D4" w:rsidRPr="00CB6889" w:rsidRDefault="00C477D4" w:rsidP="00C477D4">
      <w:pPr>
        <w:spacing w:line="200" w:lineRule="auto"/>
        <w:rPr>
          <w:sz w:val="24"/>
          <w:szCs w:val="24"/>
        </w:rPr>
      </w:pPr>
    </w:p>
    <w:p w14:paraId="3544467A" w14:textId="77777777" w:rsidR="00C477D4" w:rsidRPr="00CB6889" w:rsidRDefault="00C477D4" w:rsidP="00C477D4">
      <w:pPr>
        <w:spacing w:line="200" w:lineRule="auto"/>
        <w:rPr>
          <w:sz w:val="24"/>
          <w:szCs w:val="24"/>
        </w:rPr>
      </w:pPr>
    </w:p>
    <w:p w14:paraId="17508EBD" w14:textId="77777777" w:rsidR="00C477D4" w:rsidRPr="00CB6889" w:rsidRDefault="00C477D4" w:rsidP="00C477D4">
      <w:pPr>
        <w:spacing w:line="200" w:lineRule="auto"/>
        <w:rPr>
          <w:sz w:val="24"/>
          <w:szCs w:val="24"/>
        </w:rPr>
      </w:pPr>
    </w:p>
    <w:p w14:paraId="0880A907" w14:textId="77777777" w:rsidR="00C477D4" w:rsidRPr="00CB6889" w:rsidRDefault="00C477D4" w:rsidP="00C477D4">
      <w:pPr>
        <w:spacing w:line="200" w:lineRule="auto"/>
        <w:rPr>
          <w:sz w:val="24"/>
          <w:szCs w:val="24"/>
        </w:rPr>
      </w:pPr>
    </w:p>
    <w:p w14:paraId="4AE12624" w14:textId="77777777" w:rsidR="00C477D4" w:rsidRPr="00CB6889" w:rsidRDefault="00C477D4" w:rsidP="00C477D4">
      <w:pPr>
        <w:spacing w:line="200" w:lineRule="auto"/>
        <w:rPr>
          <w:sz w:val="24"/>
          <w:szCs w:val="24"/>
        </w:rPr>
      </w:pPr>
    </w:p>
    <w:p w14:paraId="3A81208D" w14:textId="77777777" w:rsidR="00C477D4" w:rsidRPr="00CB6889" w:rsidRDefault="00C477D4" w:rsidP="00C477D4">
      <w:pPr>
        <w:spacing w:line="200" w:lineRule="auto"/>
        <w:rPr>
          <w:sz w:val="24"/>
          <w:szCs w:val="24"/>
        </w:rPr>
      </w:pPr>
    </w:p>
    <w:p w14:paraId="06CA832A" w14:textId="77777777" w:rsidR="00C477D4" w:rsidRPr="00CB6889" w:rsidRDefault="00C477D4" w:rsidP="00C477D4">
      <w:pPr>
        <w:spacing w:line="200" w:lineRule="auto"/>
        <w:rPr>
          <w:sz w:val="24"/>
          <w:szCs w:val="24"/>
        </w:rPr>
      </w:pPr>
    </w:p>
    <w:p w14:paraId="22168FBE" w14:textId="77777777" w:rsidR="00C477D4" w:rsidRPr="00CB6889" w:rsidRDefault="00C477D4" w:rsidP="00C477D4">
      <w:pPr>
        <w:spacing w:line="200" w:lineRule="auto"/>
        <w:rPr>
          <w:sz w:val="24"/>
          <w:szCs w:val="24"/>
        </w:rPr>
      </w:pPr>
    </w:p>
    <w:p w14:paraId="56952950" w14:textId="77777777" w:rsidR="00C477D4" w:rsidRPr="00CB6889" w:rsidRDefault="00C477D4" w:rsidP="00C477D4">
      <w:pPr>
        <w:spacing w:line="200" w:lineRule="auto"/>
        <w:rPr>
          <w:sz w:val="24"/>
          <w:szCs w:val="24"/>
        </w:rPr>
      </w:pPr>
    </w:p>
    <w:p w14:paraId="335ED23B" w14:textId="77777777" w:rsidR="00C477D4" w:rsidRPr="00CB6889" w:rsidRDefault="00C477D4" w:rsidP="00C477D4">
      <w:pPr>
        <w:spacing w:line="200" w:lineRule="auto"/>
        <w:rPr>
          <w:sz w:val="24"/>
          <w:szCs w:val="24"/>
        </w:rPr>
      </w:pPr>
    </w:p>
    <w:p w14:paraId="57B3F80D" w14:textId="77777777" w:rsidR="00C477D4" w:rsidRPr="00CB6889" w:rsidRDefault="00C477D4" w:rsidP="00C477D4">
      <w:pPr>
        <w:ind w:right="17" w:firstLine="2"/>
        <w:jc w:val="center"/>
        <w:rPr>
          <w:b/>
          <w:sz w:val="24"/>
          <w:szCs w:val="24"/>
        </w:rPr>
      </w:pPr>
      <w:r w:rsidRPr="00CB6889">
        <w:rPr>
          <w:b/>
          <w:sz w:val="24"/>
          <w:szCs w:val="24"/>
        </w:rPr>
        <w:t>PUSAT STUDI …….</w:t>
      </w:r>
    </w:p>
    <w:p w14:paraId="2E3FE3AA" w14:textId="77777777" w:rsidR="00C477D4" w:rsidRPr="00CB6889" w:rsidRDefault="00C477D4" w:rsidP="00C477D4">
      <w:pPr>
        <w:ind w:right="17" w:firstLine="2"/>
        <w:jc w:val="center"/>
        <w:rPr>
          <w:b/>
          <w:sz w:val="24"/>
          <w:szCs w:val="24"/>
        </w:rPr>
      </w:pPr>
      <w:r w:rsidRPr="00CB6889">
        <w:rPr>
          <w:b/>
          <w:sz w:val="24"/>
          <w:szCs w:val="24"/>
        </w:rPr>
        <w:t xml:space="preserve">UNIVERSITAS MUHAMMADIYAH SURAKARTA </w:t>
      </w:r>
    </w:p>
    <w:p w14:paraId="640DBB89" w14:textId="77777777" w:rsidR="00C477D4" w:rsidRPr="00CB6889" w:rsidRDefault="00C477D4" w:rsidP="00C477D4">
      <w:pPr>
        <w:ind w:right="17" w:firstLine="2"/>
        <w:jc w:val="center"/>
        <w:sectPr w:rsidR="00C477D4" w:rsidRPr="00CB6889">
          <w:footerReference w:type="default" r:id="rId12"/>
          <w:pgSz w:w="11906" w:h="16838"/>
          <w:pgMar w:top="940" w:right="860" w:bottom="280" w:left="860" w:header="0" w:footer="1071" w:gutter="0"/>
          <w:pgNumType w:start="1"/>
          <w:cols w:space="720"/>
        </w:sectPr>
      </w:pPr>
      <w:r w:rsidRPr="00CB6889">
        <w:rPr>
          <w:b/>
          <w:sz w:val="24"/>
          <w:szCs w:val="24"/>
        </w:rPr>
        <w:t>BULAN 2023</w:t>
      </w:r>
    </w:p>
    <w:p w14:paraId="7DE05B3F" w14:textId="77777777" w:rsidR="00C477D4" w:rsidRPr="00CB6889" w:rsidRDefault="00C477D4" w:rsidP="00C477D4">
      <w:pPr>
        <w:spacing w:before="65"/>
        <w:ind w:left="105"/>
        <w:rPr>
          <w:b/>
          <w:sz w:val="24"/>
          <w:szCs w:val="24"/>
        </w:rPr>
      </w:pPr>
      <w:r w:rsidRPr="00CB6889">
        <w:rPr>
          <w:b/>
          <w:sz w:val="24"/>
          <w:szCs w:val="24"/>
        </w:rPr>
        <w:lastRenderedPageBreak/>
        <w:t>b.    Halaman Pengesahan</w:t>
      </w:r>
    </w:p>
    <w:p w14:paraId="23196FFB" w14:textId="77777777" w:rsidR="00C477D4" w:rsidRPr="00CB6889" w:rsidRDefault="00C477D4" w:rsidP="00C477D4">
      <w:pPr>
        <w:spacing w:before="65"/>
        <w:ind w:left="567"/>
        <w:rPr>
          <w:sz w:val="24"/>
          <w:szCs w:val="24"/>
        </w:rPr>
      </w:pPr>
      <w:r w:rsidRPr="00CB6889">
        <w:rPr>
          <w:sz w:val="24"/>
          <w:szCs w:val="24"/>
        </w:rPr>
        <w:t>Halaman pengesahan dapat diunduh dari sistem (ISRECOD)</w:t>
      </w:r>
    </w:p>
    <w:p w14:paraId="21E9BFD6" w14:textId="77777777" w:rsidR="00C477D4" w:rsidRPr="00CB6889" w:rsidRDefault="00C477D4" w:rsidP="00C477D4">
      <w:pPr>
        <w:ind w:left="567"/>
        <w:rPr>
          <w:sz w:val="24"/>
          <w:szCs w:val="24"/>
        </w:rPr>
        <w:sectPr w:rsidR="00C477D4" w:rsidRPr="00CB6889">
          <w:pgSz w:w="11906" w:h="16838"/>
          <w:pgMar w:top="940" w:right="860" w:bottom="280" w:left="860" w:header="0" w:footer="1071" w:gutter="0"/>
          <w:cols w:space="720"/>
        </w:sectPr>
      </w:pPr>
    </w:p>
    <w:p w14:paraId="1F712B71" w14:textId="77777777" w:rsidR="00C477D4" w:rsidRPr="00CB6889" w:rsidRDefault="00C477D4" w:rsidP="00C477D4">
      <w:pPr>
        <w:spacing w:before="3" w:line="260" w:lineRule="auto"/>
        <w:rPr>
          <w:sz w:val="24"/>
          <w:szCs w:val="24"/>
        </w:rPr>
        <w:sectPr w:rsidR="00C477D4" w:rsidRPr="00CB6889">
          <w:type w:val="continuous"/>
          <w:pgSz w:w="11906" w:h="16838"/>
          <w:pgMar w:top="1080" w:right="860" w:bottom="280" w:left="860" w:header="720" w:footer="720" w:gutter="0"/>
          <w:cols w:space="720"/>
        </w:sectPr>
      </w:pPr>
    </w:p>
    <w:p w14:paraId="539C5874" w14:textId="77777777" w:rsidR="00C477D4" w:rsidRPr="00CB6889" w:rsidRDefault="00C477D4" w:rsidP="00C477D4">
      <w:pPr>
        <w:spacing w:before="65"/>
        <w:ind w:left="105"/>
        <w:rPr>
          <w:sz w:val="24"/>
          <w:szCs w:val="24"/>
        </w:rPr>
      </w:pPr>
      <w:r w:rsidRPr="00CB6889">
        <w:rPr>
          <w:b/>
          <w:sz w:val="24"/>
          <w:szCs w:val="24"/>
        </w:rPr>
        <w:lastRenderedPageBreak/>
        <w:t>c.  Sistematika Usul Hibah</w:t>
      </w:r>
    </w:p>
    <w:p w14:paraId="2EC83D6A" w14:textId="77777777" w:rsidR="00C477D4" w:rsidRPr="00CB6889" w:rsidRDefault="00C477D4" w:rsidP="00C477D4">
      <w:pPr>
        <w:ind w:left="105"/>
        <w:rPr>
          <w:sz w:val="24"/>
          <w:szCs w:val="24"/>
        </w:rPr>
      </w:pPr>
      <w:bookmarkStart w:id="4" w:name="_heading=h.gjdgxs" w:colFirst="0" w:colLast="0"/>
      <w:bookmarkEnd w:id="4"/>
      <w:r w:rsidRPr="00CB6889">
        <w:rPr>
          <w:b/>
          <w:sz w:val="24"/>
          <w:szCs w:val="24"/>
        </w:rPr>
        <w:t>I.   Identitas Pengusul</w:t>
      </w:r>
    </w:p>
    <w:p w14:paraId="52E8D948" w14:textId="77777777" w:rsidR="00C477D4" w:rsidRPr="00CB6889" w:rsidRDefault="00C477D4" w:rsidP="00C477D4">
      <w:pPr>
        <w:spacing w:before="6" w:line="100" w:lineRule="auto"/>
        <w:rPr>
          <w:sz w:val="24"/>
          <w:szCs w:val="24"/>
        </w:rPr>
      </w:pPr>
    </w:p>
    <w:p w14:paraId="49E48DD3" w14:textId="77777777" w:rsidR="00C477D4" w:rsidRPr="00CB6889" w:rsidRDefault="00C477D4" w:rsidP="00C477D4">
      <w:pPr>
        <w:pStyle w:val="ListParagraph"/>
        <w:numPr>
          <w:ilvl w:val="0"/>
          <w:numId w:val="30"/>
        </w:numPr>
        <w:spacing w:after="0" w:line="240" w:lineRule="auto"/>
        <w:rPr>
          <w:b/>
          <w:bCs/>
          <w:sz w:val="24"/>
          <w:szCs w:val="24"/>
        </w:rPr>
      </w:pPr>
      <w:r w:rsidRPr="00CB6889">
        <w:rPr>
          <w:b/>
          <w:bCs/>
          <w:sz w:val="24"/>
          <w:szCs w:val="24"/>
        </w:rPr>
        <w:t>Ketua Pengusul</w:t>
      </w:r>
    </w:p>
    <w:p w14:paraId="6021BC5B" w14:textId="77777777" w:rsidR="00C477D4" w:rsidRPr="00CB6889" w:rsidRDefault="00C477D4" w:rsidP="00C477D4">
      <w:pPr>
        <w:pStyle w:val="ListParagraph"/>
        <w:numPr>
          <w:ilvl w:val="0"/>
          <w:numId w:val="31"/>
        </w:numPr>
        <w:spacing w:after="0" w:line="240" w:lineRule="auto"/>
        <w:rPr>
          <w:sz w:val="24"/>
          <w:szCs w:val="24"/>
        </w:rPr>
      </w:pPr>
      <w:r w:rsidRPr="00CB6889">
        <w:rPr>
          <w:sz w:val="24"/>
          <w:szCs w:val="24"/>
        </w:rPr>
        <w:t>Nama lengkap</w:t>
      </w:r>
      <w:r w:rsidRPr="00CB6889">
        <w:rPr>
          <w:sz w:val="24"/>
          <w:szCs w:val="24"/>
        </w:rPr>
        <w:tab/>
        <w:t xml:space="preserve">: </w:t>
      </w:r>
    </w:p>
    <w:p w14:paraId="0943CDB2" w14:textId="77777777" w:rsidR="00C477D4" w:rsidRPr="00CB6889" w:rsidRDefault="00C477D4" w:rsidP="00C477D4">
      <w:pPr>
        <w:pStyle w:val="ListParagraph"/>
        <w:numPr>
          <w:ilvl w:val="0"/>
          <w:numId w:val="31"/>
        </w:numPr>
        <w:spacing w:after="0" w:line="240" w:lineRule="auto"/>
        <w:rPr>
          <w:sz w:val="24"/>
          <w:szCs w:val="24"/>
        </w:rPr>
      </w:pPr>
      <w:r w:rsidRPr="00CB6889">
        <w:rPr>
          <w:sz w:val="24"/>
          <w:szCs w:val="24"/>
        </w:rPr>
        <w:t>Bidang keahlian</w:t>
      </w:r>
      <w:r w:rsidRPr="00CB6889">
        <w:rPr>
          <w:sz w:val="24"/>
          <w:szCs w:val="24"/>
        </w:rPr>
        <w:tab/>
        <w:t xml:space="preserve">: </w:t>
      </w:r>
    </w:p>
    <w:p w14:paraId="0936E8F4" w14:textId="1D0DA24D" w:rsidR="00C477D4" w:rsidRPr="00CB6889" w:rsidRDefault="00C477D4" w:rsidP="00C477D4">
      <w:pPr>
        <w:pStyle w:val="ListParagraph"/>
        <w:numPr>
          <w:ilvl w:val="0"/>
          <w:numId w:val="30"/>
        </w:numPr>
        <w:spacing w:after="0" w:line="240" w:lineRule="auto"/>
        <w:rPr>
          <w:b/>
          <w:bCs/>
          <w:sz w:val="24"/>
          <w:szCs w:val="24"/>
        </w:rPr>
      </w:pPr>
      <w:r w:rsidRPr="00CB6889">
        <w:rPr>
          <w:b/>
          <w:bCs/>
          <w:sz w:val="24"/>
          <w:szCs w:val="24"/>
        </w:rPr>
        <w:t>Anggota Periset</w:t>
      </w:r>
      <w:r w:rsidR="001F4A64" w:rsidRPr="00CB6889">
        <w:rPr>
          <w:b/>
          <w:bCs/>
          <w:sz w:val="24"/>
          <w:szCs w:val="24"/>
        </w:rPr>
        <w:t xml:space="preserve"> Internal dan Anggota PS Lintas Fakultas</w:t>
      </w:r>
    </w:p>
    <w:tbl>
      <w:tblPr>
        <w:tblStyle w:val="TableGrid"/>
        <w:tblW w:w="8952"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2970"/>
        <w:gridCol w:w="1743"/>
        <w:gridCol w:w="1641"/>
        <w:gridCol w:w="1788"/>
      </w:tblGrid>
      <w:tr w:rsidR="00CB6889" w:rsidRPr="00CB6889" w14:paraId="1469DD5B" w14:textId="77777777" w:rsidTr="00AB1AB2">
        <w:tc>
          <w:tcPr>
            <w:tcW w:w="810" w:type="dxa"/>
            <w:tcBorders>
              <w:top w:val="single" w:sz="4" w:space="0" w:color="auto"/>
              <w:bottom w:val="single" w:sz="4" w:space="0" w:color="auto"/>
            </w:tcBorders>
          </w:tcPr>
          <w:p w14:paraId="1A939077" w14:textId="77777777" w:rsidR="00C477D4" w:rsidRPr="00CB6889" w:rsidRDefault="00C477D4" w:rsidP="00AB1AB2">
            <w:pPr>
              <w:pStyle w:val="ListParagraph"/>
              <w:ind w:left="0"/>
              <w:rPr>
                <w:sz w:val="24"/>
                <w:szCs w:val="24"/>
              </w:rPr>
            </w:pPr>
            <w:r w:rsidRPr="00CB6889">
              <w:rPr>
                <w:sz w:val="24"/>
                <w:szCs w:val="24"/>
              </w:rPr>
              <w:t>No</w:t>
            </w:r>
          </w:p>
        </w:tc>
        <w:tc>
          <w:tcPr>
            <w:tcW w:w="2970" w:type="dxa"/>
            <w:tcBorders>
              <w:top w:val="single" w:sz="4" w:space="0" w:color="auto"/>
              <w:bottom w:val="single" w:sz="4" w:space="0" w:color="auto"/>
            </w:tcBorders>
          </w:tcPr>
          <w:p w14:paraId="2A19E512" w14:textId="77777777" w:rsidR="00C477D4" w:rsidRPr="00CB6889" w:rsidRDefault="00C477D4" w:rsidP="00AB1AB2">
            <w:pPr>
              <w:pStyle w:val="ListParagraph"/>
              <w:ind w:left="0"/>
              <w:rPr>
                <w:sz w:val="24"/>
                <w:szCs w:val="24"/>
              </w:rPr>
            </w:pPr>
            <w:r w:rsidRPr="00CB6889">
              <w:rPr>
                <w:sz w:val="24"/>
                <w:szCs w:val="24"/>
              </w:rPr>
              <w:t>Nama dan Gelar</w:t>
            </w:r>
          </w:p>
        </w:tc>
        <w:tc>
          <w:tcPr>
            <w:tcW w:w="1743" w:type="dxa"/>
            <w:tcBorders>
              <w:top w:val="single" w:sz="4" w:space="0" w:color="auto"/>
              <w:bottom w:val="single" w:sz="4" w:space="0" w:color="auto"/>
            </w:tcBorders>
          </w:tcPr>
          <w:p w14:paraId="3E75B416" w14:textId="77777777" w:rsidR="00C477D4" w:rsidRPr="00CB6889" w:rsidRDefault="00C477D4" w:rsidP="00AB1AB2">
            <w:pPr>
              <w:pStyle w:val="ListParagraph"/>
              <w:ind w:left="0"/>
              <w:rPr>
                <w:sz w:val="24"/>
                <w:szCs w:val="24"/>
              </w:rPr>
            </w:pPr>
            <w:r w:rsidRPr="00CB6889">
              <w:rPr>
                <w:sz w:val="24"/>
                <w:szCs w:val="24"/>
              </w:rPr>
              <w:t>Keahlian</w:t>
            </w:r>
          </w:p>
        </w:tc>
        <w:tc>
          <w:tcPr>
            <w:tcW w:w="1641" w:type="dxa"/>
            <w:tcBorders>
              <w:top w:val="single" w:sz="4" w:space="0" w:color="auto"/>
              <w:bottom w:val="single" w:sz="4" w:space="0" w:color="auto"/>
            </w:tcBorders>
          </w:tcPr>
          <w:p w14:paraId="448A93F2" w14:textId="77777777" w:rsidR="00C477D4" w:rsidRPr="00CB6889" w:rsidRDefault="00C477D4" w:rsidP="00AB1AB2">
            <w:pPr>
              <w:pStyle w:val="ListParagraph"/>
              <w:ind w:left="0"/>
              <w:rPr>
                <w:sz w:val="24"/>
                <w:szCs w:val="24"/>
              </w:rPr>
            </w:pPr>
            <w:r w:rsidRPr="00CB6889">
              <w:rPr>
                <w:sz w:val="24"/>
                <w:szCs w:val="24"/>
              </w:rPr>
              <w:t>Institusi</w:t>
            </w:r>
          </w:p>
        </w:tc>
        <w:tc>
          <w:tcPr>
            <w:tcW w:w="1788" w:type="dxa"/>
            <w:tcBorders>
              <w:top w:val="single" w:sz="4" w:space="0" w:color="auto"/>
              <w:bottom w:val="single" w:sz="4" w:space="0" w:color="auto"/>
            </w:tcBorders>
          </w:tcPr>
          <w:p w14:paraId="135A9098" w14:textId="77777777" w:rsidR="00C477D4" w:rsidRPr="00CB6889" w:rsidRDefault="00C477D4" w:rsidP="00AB1AB2">
            <w:pPr>
              <w:pStyle w:val="ListParagraph"/>
              <w:ind w:left="0"/>
              <w:rPr>
                <w:sz w:val="24"/>
                <w:szCs w:val="24"/>
              </w:rPr>
            </w:pPr>
            <w:r w:rsidRPr="00CB6889">
              <w:rPr>
                <w:sz w:val="24"/>
                <w:szCs w:val="24"/>
              </w:rPr>
              <w:t>Curahan Waktu (Jam/Minggu)</w:t>
            </w:r>
          </w:p>
        </w:tc>
      </w:tr>
      <w:tr w:rsidR="00CB6889" w:rsidRPr="00CB6889" w14:paraId="6AC7CF7A" w14:textId="77777777" w:rsidTr="00AB1AB2">
        <w:tc>
          <w:tcPr>
            <w:tcW w:w="810" w:type="dxa"/>
            <w:tcBorders>
              <w:top w:val="single" w:sz="4" w:space="0" w:color="auto"/>
            </w:tcBorders>
          </w:tcPr>
          <w:p w14:paraId="3C5DA022" w14:textId="77777777" w:rsidR="00C477D4" w:rsidRPr="00CB6889" w:rsidRDefault="00C477D4" w:rsidP="00C477D4">
            <w:pPr>
              <w:pStyle w:val="ListParagraph"/>
              <w:numPr>
                <w:ilvl w:val="0"/>
                <w:numId w:val="32"/>
              </w:numPr>
              <w:ind w:left="429"/>
              <w:rPr>
                <w:sz w:val="24"/>
                <w:szCs w:val="24"/>
              </w:rPr>
            </w:pPr>
          </w:p>
        </w:tc>
        <w:tc>
          <w:tcPr>
            <w:tcW w:w="2970" w:type="dxa"/>
            <w:tcBorders>
              <w:top w:val="single" w:sz="4" w:space="0" w:color="auto"/>
            </w:tcBorders>
          </w:tcPr>
          <w:p w14:paraId="6ED51B67" w14:textId="77777777" w:rsidR="00C477D4" w:rsidRPr="00CB6889" w:rsidRDefault="00C477D4" w:rsidP="00AB1AB2">
            <w:pPr>
              <w:pStyle w:val="ListParagraph"/>
              <w:ind w:left="0"/>
              <w:rPr>
                <w:sz w:val="24"/>
                <w:szCs w:val="24"/>
              </w:rPr>
            </w:pPr>
          </w:p>
        </w:tc>
        <w:tc>
          <w:tcPr>
            <w:tcW w:w="1743" w:type="dxa"/>
            <w:tcBorders>
              <w:top w:val="single" w:sz="4" w:space="0" w:color="auto"/>
            </w:tcBorders>
          </w:tcPr>
          <w:p w14:paraId="00894392" w14:textId="77777777" w:rsidR="00C477D4" w:rsidRPr="00CB6889" w:rsidRDefault="00C477D4" w:rsidP="00AB1AB2">
            <w:pPr>
              <w:pStyle w:val="ListParagraph"/>
              <w:ind w:left="0"/>
              <w:rPr>
                <w:sz w:val="24"/>
                <w:szCs w:val="24"/>
              </w:rPr>
            </w:pPr>
          </w:p>
        </w:tc>
        <w:tc>
          <w:tcPr>
            <w:tcW w:w="1641" w:type="dxa"/>
            <w:tcBorders>
              <w:top w:val="single" w:sz="4" w:space="0" w:color="auto"/>
            </w:tcBorders>
          </w:tcPr>
          <w:p w14:paraId="2CF1E2F9" w14:textId="77777777" w:rsidR="00C477D4" w:rsidRPr="00CB6889" w:rsidRDefault="00C477D4" w:rsidP="00AB1AB2">
            <w:pPr>
              <w:pStyle w:val="ListParagraph"/>
              <w:ind w:left="0"/>
              <w:rPr>
                <w:sz w:val="24"/>
                <w:szCs w:val="24"/>
              </w:rPr>
            </w:pPr>
          </w:p>
        </w:tc>
        <w:tc>
          <w:tcPr>
            <w:tcW w:w="1788" w:type="dxa"/>
            <w:tcBorders>
              <w:top w:val="single" w:sz="4" w:space="0" w:color="auto"/>
            </w:tcBorders>
          </w:tcPr>
          <w:p w14:paraId="569D475E" w14:textId="77777777" w:rsidR="00C477D4" w:rsidRPr="00CB6889" w:rsidRDefault="00C477D4" w:rsidP="00AB1AB2">
            <w:pPr>
              <w:pStyle w:val="ListParagraph"/>
              <w:ind w:left="0"/>
              <w:rPr>
                <w:sz w:val="24"/>
                <w:szCs w:val="24"/>
              </w:rPr>
            </w:pPr>
          </w:p>
        </w:tc>
      </w:tr>
      <w:tr w:rsidR="00CB6889" w:rsidRPr="00CB6889" w14:paraId="52D5D555" w14:textId="77777777" w:rsidTr="00AB1AB2">
        <w:tc>
          <w:tcPr>
            <w:tcW w:w="810" w:type="dxa"/>
          </w:tcPr>
          <w:p w14:paraId="0E6F7A41" w14:textId="77777777" w:rsidR="00C477D4" w:rsidRPr="00CB6889" w:rsidRDefault="00C477D4" w:rsidP="00C477D4">
            <w:pPr>
              <w:pStyle w:val="ListParagraph"/>
              <w:numPr>
                <w:ilvl w:val="0"/>
                <w:numId w:val="32"/>
              </w:numPr>
              <w:ind w:left="429"/>
              <w:rPr>
                <w:sz w:val="24"/>
                <w:szCs w:val="24"/>
              </w:rPr>
            </w:pPr>
          </w:p>
        </w:tc>
        <w:tc>
          <w:tcPr>
            <w:tcW w:w="2970" w:type="dxa"/>
          </w:tcPr>
          <w:p w14:paraId="65B1B7B3" w14:textId="77777777" w:rsidR="00C477D4" w:rsidRPr="00CB6889" w:rsidRDefault="00C477D4" w:rsidP="00AB1AB2">
            <w:pPr>
              <w:rPr>
                <w:sz w:val="24"/>
                <w:szCs w:val="24"/>
              </w:rPr>
            </w:pPr>
          </w:p>
        </w:tc>
        <w:tc>
          <w:tcPr>
            <w:tcW w:w="1743" w:type="dxa"/>
          </w:tcPr>
          <w:p w14:paraId="6DE12EAF" w14:textId="77777777" w:rsidR="00C477D4" w:rsidRPr="00CB6889" w:rsidRDefault="00C477D4" w:rsidP="00AB1AB2">
            <w:pPr>
              <w:pStyle w:val="ListParagraph"/>
              <w:ind w:left="0"/>
              <w:rPr>
                <w:sz w:val="24"/>
                <w:szCs w:val="24"/>
              </w:rPr>
            </w:pPr>
          </w:p>
        </w:tc>
        <w:tc>
          <w:tcPr>
            <w:tcW w:w="1641" w:type="dxa"/>
          </w:tcPr>
          <w:p w14:paraId="72C8D58D" w14:textId="77777777" w:rsidR="00C477D4" w:rsidRPr="00CB6889" w:rsidRDefault="00C477D4" w:rsidP="00AB1AB2">
            <w:pPr>
              <w:pStyle w:val="ListParagraph"/>
              <w:ind w:left="0"/>
              <w:rPr>
                <w:sz w:val="24"/>
                <w:szCs w:val="24"/>
              </w:rPr>
            </w:pPr>
          </w:p>
        </w:tc>
        <w:tc>
          <w:tcPr>
            <w:tcW w:w="1788" w:type="dxa"/>
          </w:tcPr>
          <w:p w14:paraId="1DB5644E" w14:textId="77777777" w:rsidR="00C477D4" w:rsidRPr="00CB6889" w:rsidRDefault="00C477D4" w:rsidP="00AB1AB2">
            <w:pPr>
              <w:pStyle w:val="ListParagraph"/>
              <w:ind w:left="0"/>
              <w:rPr>
                <w:sz w:val="24"/>
                <w:szCs w:val="24"/>
              </w:rPr>
            </w:pPr>
          </w:p>
        </w:tc>
      </w:tr>
      <w:tr w:rsidR="00CB6889" w:rsidRPr="00CB6889" w14:paraId="1857089F" w14:textId="77777777" w:rsidTr="00AB1AB2">
        <w:tc>
          <w:tcPr>
            <w:tcW w:w="810" w:type="dxa"/>
            <w:tcBorders>
              <w:bottom w:val="single" w:sz="4" w:space="0" w:color="auto"/>
            </w:tcBorders>
          </w:tcPr>
          <w:p w14:paraId="70660547" w14:textId="77777777" w:rsidR="00C477D4" w:rsidRPr="00CB6889" w:rsidRDefault="00C477D4" w:rsidP="00C477D4">
            <w:pPr>
              <w:pStyle w:val="ListParagraph"/>
              <w:numPr>
                <w:ilvl w:val="0"/>
                <w:numId w:val="32"/>
              </w:numPr>
              <w:ind w:left="429"/>
              <w:rPr>
                <w:sz w:val="24"/>
                <w:szCs w:val="24"/>
              </w:rPr>
            </w:pPr>
          </w:p>
        </w:tc>
        <w:tc>
          <w:tcPr>
            <w:tcW w:w="2970" w:type="dxa"/>
            <w:tcBorders>
              <w:bottom w:val="single" w:sz="4" w:space="0" w:color="auto"/>
            </w:tcBorders>
          </w:tcPr>
          <w:p w14:paraId="14E5681C" w14:textId="77777777" w:rsidR="00C477D4" w:rsidRPr="00CB6889" w:rsidRDefault="00C477D4" w:rsidP="00AB1AB2">
            <w:pPr>
              <w:rPr>
                <w:sz w:val="24"/>
                <w:szCs w:val="24"/>
              </w:rPr>
            </w:pPr>
          </w:p>
        </w:tc>
        <w:tc>
          <w:tcPr>
            <w:tcW w:w="1743" w:type="dxa"/>
            <w:tcBorders>
              <w:bottom w:val="single" w:sz="4" w:space="0" w:color="auto"/>
            </w:tcBorders>
          </w:tcPr>
          <w:p w14:paraId="3FD7C2A1" w14:textId="77777777" w:rsidR="00C477D4" w:rsidRPr="00CB6889" w:rsidRDefault="00C477D4" w:rsidP="00AB1AB2">
            <w:pPr>
              <w:pStyle w:val="ListParagraph"/>
              <w:ind w:left="0"/>
              <w:rPr>
                <w:sz w:val="24"/>
                <w:szCs w:val="24"/>
              </w:rPr>
            </w:pPr>
          </w:p>
        </w:tc>
        <w:tc>
          <w:tcPr>
            <w:tcW w:w="1641" w:type="dxa"/>
            <w:tcBorders>
              <w:bottom w:val="single" w:sz="4" w:space="0" w:color="auto"/>
            </w:tcBorders>
          </w:tcPr>
          <w:p w14:paraId="535266C4" w14:textId="77777777" w:rsidR="00C477D4" w:rsidRPr="00CB6889" w:rsidRDefault="00C477D4" w:rsidP="00AB1AB2">
            <w:pPr>
              <w:pStyle w:val="ListParagraph"/>
              <w:ind w:left="0"/>
              <w:rPr>
                <w:sz w:val="24"/>
                <w:szCs w:val="24"/>
              </w:rPr>
            </w:pPr>
          </w:p>
        </w:tc>
        <w:tc>
          <w:tcPr>
            <w:tcW w:w="1788" w:type="dxa"/>
            <w:tcBorders>
              <w:bottom w:val="single" w:sz="4" w:space="0" w:color="auto"/>
            </w:tcBorders>
          </w:tcPr>
          <w:p w14:paraId="1B3D4399" w14:textId="77777777" w:rsidR="00C477D4" w:rsidRPr="00CB6889" w:rsidRDefault="00C477D4" w:rsidP="00AB1AB2">
            <w:pPr>
              <w:pStyle w:val="ListParagraph"/>
              <w:ind w:left="0"/>
              <w:rPr>
                <w:sz w:val="24"/>
                <w:szCs w:val="24"/>
              </w:rPr>
            </w:pPr>
          </w:p>
        </w:tc>
      </w:tr>
    </w:tbl>
    <w:p w14:paraId="5DF26C8A" w14:textId="77777777" w:rsidR="00C477D4" w:rsidRPr="00CB6889" w:rsidRDefault="00C477D4" w:rsidP="00C477D4">
      <w:pPr>
        <w:pStyle w:val="ListParagraph"/>
        <w:numPr>
          <w:ilvl w:val="0"/>
          <w:numId w:val="30"/>
        </w:numPr>
        <w:spacing w:before="34" w:after="0" w:line="240" w:lineRule="auto"/>
        <w:rPr>
          <w:b/>
          <w:bCs/>
          <w:sz w:val="24"/>
          <w:szCs w:val="24"/>
        </w:rPr>
      </w:pPr>
      <w:r w:rsidRPr="00CB6889">
        <w:rPr>
          <w:b/>
          <w:bCs/>
          <w:sz w:val="24"/>
          <w:szCs w:val="24"/>
        </w:rPr>
        <w:t>Mahasiswa yang terlibat</w:t>
      </w:r>
    </w:p>
    <w:tbl>
      <w:tblPr>
        <w:tblStyle w:val="TableGrid"/>
        <w:tblW w:w="8995"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1777"/>
        <w:gridCol w:w="1765"/>
        <w:gridCol w:w="1804"/>
        <w:gridCol w:w="2934"/>
      </w:tblGrid>
      <w:tr w:rsidR="00CB6889" w:rsidRPr="00CB6889" w14:paraId="6AA76FA4" w14:textId="77777777" w:rsidTr="00AB1AB2">
        <w:tc>
          <w:tcPr>
            <w:tcW w:w="715" w:type="dxa"/>
            <w:tcBorders>
              <w:top w:val="single" w:sz="4" w:space="0" w:color="auto"/>
              <w:bottom w:val="single" w:sz="4" w:space="0" w:color="auto"/>
            </w:tcBorders>
          </w:tcPr>
          <w:p w14:paraId="383ACD7D" w14:textId="77777777" w:rsidR="00C477D4" w:rsidRPr="00CB6889" w:rsidRDefault="00C477D4" w:rsidP="00AB1AB2">
            <w:pPr>
              <w:pStyle w:val="ListParagraph"/>
              <w:ind w:left="0"/>
              <w:rPr>
                <w:sz w:val="24"/>
                <w:szCs w:val="24"/>
              </w:rPr>
            </w:pPr>
            <w:r w:rsidRPr="00CB6889">
              <w:rPr>
                <w:sz w:val="24"/>
                <w:szCs w:val="24"/>
              </w:rPr>
              <w:t>No</w:t>
            </w:r>
          </w:p>
        </w:tc>
        <w:tc>
          <w:tcPr>
            <w:tcW w:w="1777" w:type="dxa"/>
            <w:tcBorders>
              <w:top w:val="single" w:sz="4" w:space="0" w:color="auto"/>
              <w:bottom w:val="single" w:sz="4" w:space="0" w:color="auto"/>
            </w:tcBorders>
          </w:tcPr>
          <w:p w14:paraId="42EA08B4" w14:textId="77777777" w:rsidR="00C477D4" w:rsidRPr="00CB6889" w:rsidRDefault="00C477D4" w:rsidP="00AB1AB2">
            <w:pPr>
              <w:pStyle w:val="ListParagraph"/>
              <w:ind w:left="0"/>
              <w:rPr>
                <w:sz w:val="24"/>
                <w:szCs w:val="24"/>
              </w:rPr>
            </w:pPr>
            <w:r w:rsidRPr="00CB6889">
              <w:rPr>
                <w:sz w:val="24"/>
                <w:szCs w:val="24"/>
              </w:rPr>
              <w:t>Nama</w:t>
            </w:r>
          </w:p>
        </w:tc>
        <w:tc>
          <w:tcPr>
            <w:tcW w:w="1765" w:type="dxa"/>
            <w:tcBorders>
              <w:top w:val="single" w:sz="4" w:space="0" w:color="auto"/>
              <w:bottom w:val="single" w:sz="4" w:space="0" w:color="auto"/>
            </w:tcBorders>
          </w:tcPr>
          <w:p w14:paraId="275CC87E" w14:textId="77777777" w:rsidR="00C477D4" w:rsidRPr="00CB6889" w:rsidRDefault="00C477D4" w:rsidP="00AB1AB2">
            <w:pPr>
              <w:pStyle w:val="ListParagraph"/>
              <w:ind w:left="0"/>
              <w:rPr>
                <w:sz w:val="24"/>
                <w:szCs w:val="24"/>
              </w:rPr>
            </w:pPr>
            <w:r w:rsidRPr="00CB6889">
              <w:rPr>
                <w:sz w:val="24"/>
                <w:szCs w:val="24"/>
              </w:rPr>
              <w:t>NIM</w:t>
            </w:r>
          </w:p>
        </w:tc>
        <w:tc>
          <w:tcPr>
            <w:tcW w:w="1804" w:type="dxa"/>
            <w:tcBorders>
              <w:top w:val="single" w:sz="4" w:space="0" w:color="auto"/>
              <w:bottom w:val="single" w:sz="4" w:space="0" w:color="auto"/>
            </w:tcBorders>
          </w:tcPr>
          <w:p w14:paraId="2D846137" w14:textId="77777777" w:rsidR="00C477D4" w:rsidRPr="00CB6889" w:rsidRDefault="00C477D4" w:rsidP="00AB1AB2">
            <w:pPr>
              <w:pStyle w:val="ListParagraph"/>
              <w:ind w:left="0"/>
              <w:rPr>
                <w:sz w:val="24"/>
                <w:szCs w:val="24"/>
              </w:rPr>
            </w:pPr>
            <w:r w:rsidRPr="00CB6889">
              <w:rPr>
                <w:sz w:val="24"/>
                <w:szCs w:val="24"/>
              </w:rPr>
              <w:t>Prodi/Fak</w:t>
            </w:r>
          </w:p>
        </w:tc>
        <w:tc>
          <w:tcPr>
            <w:tcW w:w="2934" w:type="dxa"/>
            <w:tcBorders>
              <w:top w:val="single" w:sz="4" w:space="0" w:color="auto"/>
              <w:bottom w:val="single" w:sz="4" w:space="0" w:color="auto"/>
            </w:tcBorders>
          </w:tcPr>
          <w:p w14:paraId="4A9253D8" w14:textId="77777777" w:rsidR="00C477D4" w:rsidRPr="00CB6889" w:rsidRDefault="00C477D4" w:rsidP="00AB1AB2">
            <w:pPr>
              <w:pStyle w:val="ListParagraph"/>
              <w:ind w:left="0"/>
              <w:rPr>
                <w:sz w:val="24"/>
                <w:szCs w:val="24"/>
              </w:rPr>
            </w:pPr>
            <w:r w:rsidRPr="00CB6889">
              <w:rPr>
                <w:sz w:val="24"/>
                <w:szCs w:val="24"/>
              </w:rPr>
              <w:t>Deskripsi Tugas</w:t>
            </w:r>
          </w:p>
        </w:tc>
      </w:tr>
      <w:tr w:rsidR="00CB6889" w:rsidRPr="00CB6889" w14:paraId="5B5228A1" w14:textId="77777777" w:rsidTr="00AB1AB2">
        <w:tc>
          <w:tcPr>
            <w:tcW w:w="715" w:type="dxa"/>
            <w:tcBorders>
              <w:top w:val="single" w:sz="4" w:space="0" w:color="auto"/>
            </w:tcBorders>
          </w:tcPr>
          <w:p w14:paraId="3472CF2E" w14:textId="77777777" w:rsidR="00C477D4" w:rsidRPr="00CB6889" w:rsidRDefault="00C477D4" w:rsidP="00C477D4">
            <w:pPr>
              <w:pStyle w:val="ListParagraph"/>
              <w:numPr>
                <w:ilvl w:val="0"/>
                <w:numId w:val="33"/>
              </w:numPr>
              <w:ind w:left="428"/>
              <w:rPr>
                <w:sz w:val="24"/>
                <w:szCs w:val="24"/>
              </w:rPr>
            </w:pPr>
          </w:p>
        </w:tc>
        <w:tc>
          <w:tcPr>
            <w:tcW w:w="1777" w:type="dxa"/>
            <w:tcBorders>
              <w:top w:val="single" w:sz="4" w:space="0" w:color="auto"/>
            </w:tcBorders>
          </w:tcPr>
          <w:p w14:paraId="3382E111" w14:textId="77777777" w:rsidR="00C477D4" w:rsidRPr="00CB6889" w:rsidRDefault="00C477D4" w:rsidP="00AB1AB2">
            <w:pPr>
              <w:rPr>
                <w:sz w:val="24"/>
                <w:szCs w:val="24"/>
              </w:rPr>
            </w:pPr>
          </w:p>
        </w:tc>
        <w:tc>
          <w:tcPr>
            <w:tcW w:w="1765" w:type="dxa"/>
            <w:tcBorders>
              <w:top w:val="single" w:sz="4" w:space="0" w:color="auto"/>
            </w:tcBorders>
          </w:tcPr>
          <w:p w14:paraId="3F011C59" w14:textId="77777777" w:rsidR="00C477D4" w:rsidRPr="00CB6889" w:rsidRDefault="00C477D4" w:rsidP="00AB1AB2">
            <w:pPr>
              <w:rPr>
                <w:sz w:val="24"/>
                <w:szCs w:val="24"/>
              </w:rPr>
            </w:pPr>
          </w:p>
        </w:tc>
        <w:tc>
          <w:tcPr>
            <w:tcW w:w="1804" w:type="dxa"/>
            <w:tcBorders>
              <w:top w:val="single" w:sz="4" w:space="0" w:color="auto"/>
            </w:tcBorders>
          </w:tcPr>
          <w:p w14:paraId="28A94DA3" w14:textId="77777777" w:rsidR="00C477D4" w:rsidRPr="00CB6889" w:rsidRDefault="00C477D4" w:rsidP="00AB1AB2">
            <w:pPr>
              <w:pStyle w:val="ListParagraph"/>
              <w:ind w:left="0"/>
              <w:rPr>
                <w:sz w:val="24"/>
                <w:szCs w:val="24"/>
              </w:rPr>
            </w:pPr>
          </w:p>
        </w:tc>
        <w:tc>
          <w:tcPr>
            <w:tcW w:w="2934" w:type="dxa"/>
            <w:tcBorders>
              <w:top w:val="single" w:sz="4" w:space="0" w:color="auto"/>
            </w:tcBorders>
          </w:tcPr>
          <w:p w14:paraId="02142EC0" w14:textId="77777777" w:rsidR="00C477D4" w:rsidRPr="00CB6889" w:rsidRDefault="00C477D4" w:rsidP="00AB1AB2">
            <w:pPr>
              <w:pStyle w:val="ListParagraph"/>
              <w:ind w:left="0"/>
              <w:rPr>
                <w:sz w:val="24"/>
                <w:szCs w:val="24"/>
              </w:rPr>
            </w:pPr>
          </w:p>
        </w:tc>
      </w:tr>
      <w:tr w:rsidR="00CB6889" w:rsidRPr="00CB6889" w14:paraId="421AFD99" w14:textId="77777777" w:rsidTr="00AB1AB2">
        <w:tc>
          <w:tcPr>
            <w:tcW w:w="715" w:type="dxa"/>
          </w:tcPr>
          <w:p w14:paraId="79EDA11F" w14:textId="77777777" w:rsidR="00C477D4" w:rsidRPr="00CB6889" w:rsidRDefault="00C477D4" w:rsidP="00C477D4">
            <w:pPr>
              <w:pStyle w:val="ListParagraph"/>
              <w:numPr>
                <w:ilvl w:val="0"/>
                <w:numId w:val="33"/>
              </w:numPr>
              <w:ind w:left="428"/>
              <w:rPr>
                <w:sz w:val="24"/>
                <w:szCs w:val="24"/>
              </w:rPr>
            </w:pPr>
          </w:p>
        </w:tc>
        <w:tc>
          <w:tcPr>
            <w:tcW w:w="1777" w:type="dxa"/>
          </w:tcPr>
          <w:p w14:paraId="2C4B240A" w14:textId="77777777" w:rsidR="00C477D4" w:rsidRPr="00CB6889" w:rsidRDefault="00C477D4" w:rsidP="00AB1AB2">
            <w:pPr>
              <w:rPr>
                <w:sz w:val="24"/>
                <w:szCs w:val="24"/>
              </w:rPr>
            </w:pPr>
          </w:p>
        </w:tc>
        <w:tc>
          <w:tcPr>
            <w:tcW w:w="1765" w:type="dxa"/>
          </w:tcPr>
          <w:p w14:paraId="59B25E2F" w14:textId="77777777" w:rsidR="00C477D4" w:rsidRPr="00CB6889" w:rsidRDefault="00C477D4" w:rsidP="00AB1AB2">
            <w:pPr>
              <w:rPr>
                <w:sz w:val="24"/>
                <w:szCs w:val="24"/>
              </w:rPr>
            </w:pPr>
          </w:p>
        </w:tc>
        <w:tc>
          <w:tcPr>
            <w:tcW w:w="1804" w:type="dxa"/>
          </w:tcPr>
          <w:p w14:paraId="2AD42703" w14:textId="77777777" w:rsidR="00C477D4" w:rsidRPr="00CB6889" w:rsidRDefault="00C477D4" w:rsidP="00AB1AB2">
            <w:pPr>
              <w:rPr>
                <w:sz w:val="24"/>
                <w:szCs w:val="24"/>
              </w:rPr>
            </w:pPr>
          </w:p>
        </w:tc>
        <w:tc>
          <w:tcPr>
            <w:tcW w:w="2934" w:type="dxa"/>
          </w:tcPr>
          <w:p w14:paraId="27E9742F" w14:textId="77777777" w:rsidR="00C477D4" w:rsidRPr="00CB6889" w:rsidRDefault="00C477D4" w:rsidP="00AB1AB2">
            <w:pPr>
              <w:rPr>
                <w:sz w:val="24"/>
                <w:szCs w:val="24"/>
              </w:rPr>
            </w:pPr>
          </w:p>
        </w:tc>
      </w:tr>
      <w:tr w:rsidR="00CB6889" w:rsidRPr="00CB6889" w14:paraId="1809AFC7" w14:textId="77777777" w:rsidTr="00AB1AB2">
        <w:tc>
          <w:tcPr>
            <w:tcW w:w="715" w:type="dxa"/>
          </w:tcPr>
          <w:p w14:paraId="207FBE36" w14:textId="77777777" w:rsidR="00C477D4" w:rsidRPr="00CB6889" w:rsidRDefault="00C477D4" w:rsidP="00C477D4">
            <w:pPr>
              <w:pStyle w:val="ListParagraph"/>
              <w:numPr>
                <w:ilvl w:val="0"/>
                <w:numId w:val="33"/>
              </w:numPr>
              <w:ind w:left="428"/>
              <w:rPr>
                <w:sz w:val="24"/>
                <w:szCs w:val="24"/>
              </w:rPr>
            </w:pPr>
          </w:p>
        </w:tc>
        <w:tc>
          <w:tcPr>
            <w:tcW w:w="1777" w:type="dxa"/>
          </w:tcPr>
          <w:p w14:paraId="5FB0D91C" w14:textId="77777777" w:rsidR="00C477D4" w:rsidRPr="00CB6889" w:rsidRDefault="00C477D4" w:rsidP="00AB1AB2">
            <w:pPr>
              <w:rPr>
                <w:sz w:val="24"/>
                <w:szCs w:val="24"/>
              </w:rPr>
            </w:pPr>
          </w:p>
        </w:tc>
        <w:tc>
          <w:tcPr>
            <w:tcW w:w="1765" w:type="dxa"/>
          </w:tcPr>
          <w:p w14:paraId="1E85E98E" w14:textId="77777777" w:rsidR="00C477D4" w:rsidRPr="00CB6889" w:rsidRDefault="00C477D4" w:rsidP="00AB1AB2">
            <w:pPr>
              <w:rPr>
                <w:sz w:val="24"/>
                <w:szCs w:val="24"/>
              </w:rPr>
            </w:pPr>
          </w:p>
        </w:tc>
        <w:tc>
          <w:tcPr>
            <w:tcW w:w="1804" w:type="dxa"/>
          </w:tcPr>
          <w:p w14:paraId="125DB306" w14:textId="77777777" w:rsidR="00C477D4" w:rsidRPr="00CB6889" w:rsidRDefault="00C477D4" w:rsidP="00AB1AB2">
            <w:pPr>
              <w:rPr>
                <w:sz w:val="24"/>
                <w:szCs w:val="24"/>
              </w:rPr>
            </w:pPr>
          </w:p>
        </w:tc>
        <w:tc>
          <w:tcPr>
            <w:tcW w:w="2934" w:type="dxa"/>
          </w:tcPr>
          <w:p w14:paraId="2FA996C4" w14:textId="77777777" w:rsidR="00C477D4" w:rsidRPr="00CB6889" w:rsidRDefault="00C477D4" w:rsidP="00AB1AB2">
            <w:pPr>
              <w:rPr>
                <w:sz w:val="24"/>
                <w:szCs w:val="24"/>
              </w:rPr>
            </w:pPr>
          </w:p>
        </w:tc>
      </w:tr>
      <w:tr w:rsidR="00C477D4" w:rsidRPr="00CB6889" w14:paraId="23590957" w14:textId="77777777" w:rsidTr="00AB1AB2">
        <w:tc>
          <w:tcPr>
            <w:tcW w:w="715" w:type="dxa"/>
            <w:tcBorders>
              <w:bottom w:val="single" w:sz="4" w:space="0" w:color="auto"/>
            </w:tcBorders>
          </w:tcPr>
          <w:p w14:paraId="46A91F36" w14:textId="77777777" w:rsidR="00C477D4" w:rsidRPr="00CB6889" w:rsidRDefault="00C477D4" w:rsidP="00C477D4">
            <w:pPr>
              <w:pStyle w:val="ListParagraph"/>
              <w:numPr>
                <w:ilvl w:val="0"/>
                <w:numId w:val="33"/>
              </w:numPr>
              <w:ind w:left="428"/>
              <w:rPr>
                <w:sz w:val="24"/>
                <w:szCs w:val="24"/>
              </w:rPr>
            </w:pPr>
          </w:p>
        </w:tc>
        <w:tc>
          <w:tcPr>
            <w:tcW w:w="1777" w:type="dxa"/>
            <w:tcBorders>
              <w:bottom w:val="single" w:sz="4" w:space="0" w:color="auto"/>
            </w:tcBorders>
          </w:tcPr>
          <w:p w14:paraId="611F441D" w14:textId="77777777" w:rsidR="00C477D4" w:rsidRPr="00CB6889" w:rsidRDefault="00C477D4" w:rsidP="00AB1AB2">
            <w:pPr>
              <w:rPr>
                <w:sz w:val="24"/>
                <w:szCs w:val="24"/>
              </w:rPr>
            </w:pPr>
          </w:p>
        </w:tc>
        <w:tc>
          <w:tcPr>
            <w:tcW w:w="1765" w:type="dxa"/>
            <w:tcBorders>
              <w:bottom w:val="single" w:sz="4" w:space="0" w:color="auto"/>
            </w:tcBorders>
          </w:tcPr>
          <w:p w14:paraId="07850327" w14:textId="77777777" w:rsidR="00C477D4" w:rsidRPr="00CB6889" w:rsidRDefault="00C477D4" w:rsidP="00AB1AB2">
            <w:pPr>
              <w:rPr>
                <w:sz w:val="24"/>
                <w:szCs w:val="24"/>
              </w:rPr>
            </w:pPr>
          </w:p>
        </w:tc>
        <w:tc>
          <w:tcPr>
            <w:tcW w:w="1804" w:type="dxa"/>
            <w:tcBorders>
              <w:bottom w:val="single" w:sz="4" w:space="0" w:color="auto"/>
            </w:tcBorders>
          </w:tcPr>
          <w:p w14:paraId="14D690E3" w14:textId="77777777" w:rsidR="00C477D4" w:rsidRPr="00CB6889" w:rsidRDefault="00C477D4" w:rsidP="00AB1AB2">
            <w:pPr>
              <w:rPr>
                <w:sz w:val="24"/>
                <w:szCs w:val="24"/>
              </w:rPr>
            </w:pPr>
          </w:p>
        </w:tc>
        <w:tc>
          <w:tcPr>
            <w:tcW w:w="2934" w:type="dxa"/>
            <w:tcBorders>
              <w:bottom w:val="single" w:sz="4" w:space="0" w:color="auto"/>
            </w:tcBorders>
          </w:tcPr>
          <w:p w14:paraId="06812444" w14:textId="77777777" w:rsidR="00C477D4" w:rsidRPr="00CB6889" w:rsidRDefault="00C477D4" w:rsidP="00AB1AB2">
            <w:pPr>
              <w:rPr>
                <w:sz w:val="24"/>
                <w:szCs w:val="24"/>
              </w:rPr>
            </w:pPr>
          </w:p>
        </w:tc>
      </w:tr>
    </w:tbl>
    <w:p w14:paraId="29C810C5" w14:textId="77777777" w:rsidR="00C477D4" w:rsidRPr="00CB6889" w:rsidRDefault="00C477D4" w:rsidP="00C477D4">
      <w:pPr>
        <w:pStyle w:val="ListParagraph"/>
        <w:spacing w:before="34"/>
        <w:rPr>
          <w:b/>
          <w:bCs/>
          <w:sz w:val="24"/>
          <w:szCs w:val="24"/>
        </w:rPr>
      </w:pPr>
    </w:p>
    <w:p w14:paraId="7B3817F3" w14:textId="77777777" w:rsidR="00C477D4" w:rsidRPr="00CB6889" w:rsidRDefault="00C477D4" w:rsidP="00C477D4">
      <w:pPr>
        <w:pStyle w:val="ListParagraph"/>
        <w:numPr>
          <w:ilvl w:val="0"/>
          <w:numId w:val="30"/>
        </w:numPr>
        <w:spacing w:after="0" w:line="240" w:lineRule="auto"/>
        <w:rPr>
          <w:sz w:val="24"/>
          <w:szCs w:val="24"/>
        </w:rPr>
      </w:pPr>
      <w:r w:rsidRPr="00CB6889">
        <w:rPr>
          <w:b/>
          <w:bCs/>
          <w:sz w:val="24"/>
          <w:szCs w:val="24"/>
        </w:rPr>
        <w:t>Hasil yang ditargetkan</w:t>
      </w:r>
      <w:r w:rsidRPr="00CB6889">
        <w:rPr>
          <w:b/>
          <w:bCs/>
          <w:sz w:val="24"/>
          <w:szCs w:val="24"/>
        </w:rPr>
        <w:tab/>
      </w:r>
      <w:r w:rsidRPr="00CB6889">
        <w:rPr>
          <w:b/>
          <w:bCs/>
          <w:sz w:val="24"/>
          <w:szCs w:val="24"/>
        </w:rPr>
        <w:tab/>
      </w:r>
      <w:r w:rsidRPr="00CB6889">
        <w:rPr>
          <w:b/>
          <w:bCs/>
          <w:sz w:val="24"/>
          <w:szCs w:val="24"/>
        </w:rPr>
        <w:tab/>
        <w:t>:</w:t>
      </w:r>
    </w:p>
    <w:p w14:paraId="31FBC2EF" w14:textId="77777777" w:rsidR="00C477D4" w:rsidRPr="00CB6889" w:rsidRDefault="00C477D4" w:rsidP="00C477D4">
      <w:pPr>
        <w:pStyle w:val="ListParagraph"/>
        <w:numPr>
          <w:ilvl w:val="0"/>
          <w:numId w:val="30"/>
        </w:numPr>
        <w:spacing w:after="0" w:line="240" w:lineRule="auto"/>
        <w:rPr>
          <w:sz w:val="24"/>
          <w:szCs w:val="24"/>
        </w:rPr>
      </w:pPr>
      <w:r w:rsidRPr="00CB6889">
        <w:rPr>
          <w:b/>
          <w:bCs/>
          <w:sz w:val="24"/>
          <w:szCs w:val="24"/>
        </w:rPr>
        <w:t>Institusi lain yang terlibat (jika ada)</w:t>
      </w:r>
      <w:r w:rsidRPr="00CB6889">
        <w:rPr>
          <w:b/>
          <w:bCs/>
          <w:sz w:val="24"/>
          <w:szCs w:val="24"/>
        </w:rPr>
        <w:tab/>
        <w:t>:</w:t>
      </w:r>
    </w:p>
    <w:p w14:paraId="227215D4" w14:textId="77777777" w:rsidR="00C477D4" w:rsidRPr="00CB6889" w:rsidRDefault="00C477D4" w:rsidP="00C477D4">
      <w:pPr>
        <w:ind w:left="105"/>
        <w:rPr>
          <w:sz w:val="24"/>
          <w:szCs w:val="24"/>
        </w:rPr>
      </w:pPr>
    </w:p>
    <w:p w14:paraId="101B153F" w14:textId="0DA0ABAA" w:rsidR="00C477D4" w:rsidRPr="00CB6889" w:rsidRDefault="00C477D4" w:rsidP="00C477D4">
      <w:pPr>
        <w:tabs>
          <w:tab w:val="left" w:pos="4010"/>
        </w:tabs>
        <w:spacing w:before="65"/>
        <w:ind w:left="105" w:right="116"/>
        <w:jc w:val="both"/>
        <w:rPr>
          <w:b/>
          <w:sz w:val="24"/>
          <w:szCs w:val="24"/>
        </w:rPr>
      </w:pPr>
      <w:r w:rsidRPr="00CB6889">
        <w:rPr>
          <w:b/>
          <w:sz w:val="24"/>
          <w:szCs w:val="24"/>
        </w:rPr>
        <w:tab/>
      </w:r>
      <w:r w:rsidRPr="00CB6889">
        <w:rPr>
          <w:sz w:val="24"/>
          <w:szCs w:val="24"/>
        </w:rPr>
        <w:br w:type="column"/>
      </w:r>
      <w:r w:rsidRPr="00CB6889">
        <w:rPr>
          <w:b/>
          <w:sz w:val="24"/>
          <w:szCs w:val="24"/>
        </w:rPr>
        <w:lastRenderedPageBreak/>
        <w:t>II.  Substansi Hibah Pengembangan Pusat Studi</w:t>
      </w:r>
    </w:p>
    <w:p w14:paraId="2A68FEEA" w14:textId="77777777" w:rsidR="00C477D4" w:rsidRPr="00CB6889" w:rsidRDefault="00C477D4" w:rsidP="00C477D4">
      <w:pPr>
        <w:spacing w:before="42" w:line="275" w:lineRule="auto"/>
        <w:ind w:left="105" w:right="90"/>
        <w:jc w:val="both"/>
        <w:rPr>
          <w:b/>
          <w:sz w:val="24"/>
          <w:szCs w:val="24"/>
        </w:rPr>
      </w:pPr>
      <w:r w:rsidRPr="00CB6889">
        <w:rPr>
          <w:b/>
          <w:sz w:val="24"/>
          <w:szCs w:val="24"/>
        </w:rPr>
        <w:t>RINGKASAN</w:t>
      </w:r>
      <w:r w:rsidRPr="00CB6889">
        <w:rPr>
          <w:noProof/>
        </w:rPr>
        <mc:AlternateContent>
          <mc:Choice Requires="wps">
            <w:drawing>
              <wp:anchor distT="45720" distB="45720" distL="114300" distR="114300" simplePos="0" relativeHeight="251662336" behindDoc="0" locked="0" layoutInCell="1" hidden="0" allowOverlap="1" wp14:anchorId="5AA86939" wp14:editId="09D9A114">
                <wp:simplePos x="0" y="0"/>
                <wp:positionH relativeFrom="column">
                  <wp:posOffset>-171449</wp:posOffset>
                </wp:positionH>
                <wp:positionV relativeFrom="paragraph">
                  <wp:posOffset>114950</wp:posOffset>
                </wp:positionV>
                <wp:extent cx="6429375" cy="1009650"/>
                <wp:effectExtent l="0" t="0" r="0" b="0"/>
                <wp:wrapSquare wrapText="bothSides" distT="45720" distB="45720" distL="114300" distR="114300"/>
                <wp:docPr id="234" name="Rectangle 234"/>
                <wp:cNvGraphicFramePr/>
                <a:graphic xmlns:a="http://schemas.openxmlformats.org/drawingml/2006/main">
                  <a:graphicData uri="http://schemas.microsoft.com/office/word/2010/wordprocessingShape">
                    <wps:wsp>
                      <wps:cNvSpPr/>
                      <wps:spPr>
                        <a:xfrm>
                          <a:off x="2136075" y="3279938"/>
                          <a:ext cx="6419850" cy="10001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9BE8E35" w14:textId="77777777" w:rsidR="00AB1AB2" w:rsidRDefault="00AB1AB2" w:rsidP="00C477D4">
                            <w:pPr>
                              <w:ind w:left="108" w:right="17" w:firstLine="216"/>
                              <w:jc w:val="both"/>
                              <w:textDirection w:val="btLr"/>
                            </w:pPr>
                            <w:r>
                              <w:rPr>
                                <w:b/>
                                <w:color w:val="000000"/>
                                <w:sz w:val="24"/>
                              </w:rPr>
                              <w:t>RINGKASAN</w:t>
                            </w:r>
                          </w:p>
                          <w:p w14:paraId="5E624A9D" w14:textId="77777777" w:rsidR="00AB1AB2" w:rsidRDefault="00AB1AB2" w:rsidP="00C477D4">
                            <w:pPr>
                              <w:ind w:left="108" w:right="90" w:firstLine="216"/>
                              <w:jc w:val="both"/>
                              <w:textDirection w:val="btLr"/>
                            </w:pPr>
                            <w:r>
                              <w:rPr>
                                <w:color w:val="000000"/>
                                <w:sz w:val="24"/>
                              </w:rPr>
                              <w:t xml:space="preserve">Abstrak (maksimal 500 kata, spasi satu) memuat latar belakang pengembangan pusat studi, tujuan dan metode pengembangan pusat studi, dan luaran yang ditargetkan. Abstrak juga perlu memuat keterlibatan mahasiswa sebagai bentuk dukungan pada program MBKM. </w:t>
                            </w:r>
                          </w:p>
                        </w:txbxContent>
                      </wps:txbx>
                      <wps:bodyPr spcFirstLastPara="1" wrap="square" lIns="91425" tIns="45700" rIns="91425" bIns="45700" anchor="t" anchorCtr="0">
                        <a:noAutofit/>
                      </wps:bodyPr>
                    </wps:wsp>
                  </a:graphicData>
                </a:graphic>
              </wp:anchor>
            </w:drawing>
          </mc:Choice>
          <mc:Fallback>
            <w:pict>
              <v:rect w14:anchorId="5AA86939" id="Rectangle 234" o:spid="_x0000_s1026" style="position:absolute;left:0;text-align:left;margin-left:-13.5pt;margin-top:9.05pt;width:506.25pt;height:79.5pt;z-index:25166233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">
                <v:stroke startarrowwidth="narrow" startarrowlength="short" endarrowwidth="narrow" endarrowlength="short"/>
                <v:textbox inset="2.53958mm,1.2694mm,2.53958mm,1.2694mm">
                  <w:txbxContent>
                    <w:p w14:paraId="39BE8E35" w14:textId="77777777" w:rsidR="00AB1AB2" w:rsidRDefault="00AB1AB2" w:rsidP="00C477D4">
                      <w:pPr>
                        <w:ind w:left="108" w:right="17" w:firstLine="216"/>
                        <w:jc w:val="both"/>
                        <w:textDirection w:val="btLr"/>
                      </w:pPr>
                      <w:r>
                        <w:rPr>
                          <w:b/>
                          <w:color w:val="000000"/>
                          <w:sz w:val="24"/>
                        </w:rPr>
                        <w:t>RINGKASAN</w:t>
                      </w:r>
                    </w:p>
                    <w:p w14:paraId="5E624A9D" w14:textId="77777777" w:rsidR="00AB1AB2" w:rsidRDefault="00AB1AB2" w:rsidP="00C477D4">
                      <w:pPr>
                        <w:ind w:left="108" w:right="90" w:firstLine="216"/>
                        <w:jc w:val="both"/>
                        <w:textDirection w:val="btLr"/>
                      </w:pPr>
                      <w:r>
                        <w:rPr>
                          <w:color w:val="000000"/>
                          <w:sz w:val="24"/>
                        </w:rPr>
                        <w:t xml:space="preserve">Abstrak (maksimal 500 kata, spasi satu) memuat latar belakang pengembangan pusat studi, tujuan dan metode pengembangan pusat studi, dan luaran yang ditargetkan. Abstrak juga perlu memuat keterlibatan mahasiswa sebagai bentuk dukungan pada program MBKM. </w:t>
                      </w:r>
                    </w:p>
                  </w:txbxContent>
                </v:textbox>
                <w10:wrap type="square"/>
              </v:rect>
            </w:pict>
          </mc:Fallback>
        </mc:AlternateContent>
      </w:r>
    </w:p>
    <w:p w14:paraId="19081E44" w14:textId="77777777" w:rsidR="00C477D4" w:rsidRPr="00CB6889" w:rsidRDefault="00C477D4" w:rsidP="00C477D4">
      <w:pPr>
        <w:ind w:left="108" w:right="91"/>
        <w:jc w:val="both"/>
        <w:rPr>
          <w:sz w:val="24"/>
          <w:szCs w:val="24"/>
        </w:rPr>
      </w:pPr>
      <w:r w:rsidRPr="00CB6889">
        <w:rPr>
          <w:sz w:val="24"/>
          <w:szCs w:val="24"/>
        </w:rPr>
        <w:t>………………………………………………………………………………………………………………………………………………………………………………………………...………………………………………………………………………………………………………………………………………………………………………………………………………………………………………………………………………………………………………………………………………………………………………………………………………………………………………………………………………………………………………………………………………………………………………………………………</w:t>
      </w:r>
    </w:p>
    <w:p w14:paraId="6403875E" w14:textId="77777777" w:rsidR="00C477D4" w:rsidRPr="00CB6889" w:rsidRDefault="00C477D4" w:rsidP="00C477D4">
      <w:pPr>
        <w:pStyle w:val="Heading6"/>
        <w:numPr>
          <w:ilvl w:val="0"/>
          <w:numId w:val="0"/>
        </w:numPr>
        <w:spacing w:before="0" w:after="0"/>
        <w:rPr>
          <w:sz w:val="24"/>
          <w:szCs w:val="24"/>
        </w:rPr>
      </w:pPr>
      <w:r w:rsidRPr="00CB6889">
        <w:rPr>
          <w:sz w:val="24"/>
          <w:szCs w:val="24"/>
        </w:rPr>
        <w:t xml:space="preserve">KELUARAN </w:t>
      </w:r>
      <w:r w:rsidRPr="00CB6889">
        <w:rPr>
          <w:noProof/>
        </w:rPr>
        <mc:AlternateContent>
          <mc:Choice Requires="wps">
            <w:drawing>
              <wp:anchor distT="45720" distB="45720" distL="114300" distR="114300" simplePos="0" relativeHeight="251663360" behindDoc="0" locked="0" layoutInCell="1" hidden="0" allowOverlap="1" wp14:anchorId="7D0528EB" wp14:editId="49FFC977">
                <wp:simplePos x="0" y="0"/>
                <wp:positionH relativeFrom="column">
                  <wp:posOffset>-185737</wp:posOffset>
                </wp:positionH>
                <wp:positionV relativeFrom="paragraph">
                  <wp:posOffset>177262</wp:posOffset>
                </wp:positionV>
                <wp:extent cx="6457950" cy="742950"/>
                <wp:effectExtent l="0" t="0" r="0" b="0"/>
                <wp:wrapSquare wrapText="bothSides" distT="45720" distB="45720" distL="114300" distR="114300"/>
                <wp:docPr id="230" name="Rectangle 230"/>
                <wp:cNvGraphicFramePr/>
                <a:graphic xmlns:a="http://schemas.openxmlformats.org/drawingml/2006/main">
                  <a:graphicData uri="http://schemas.microsoft.com/office/word/2010/wordprocessingShape">
                    <wps:wsp>
                      <wps:cNvSpPr/>
                      <wps:spPr>
                        <a:xfrm>
                          <a:off x="2121788" y="3413288"/>
                          <a:ext cx="6448425" cy="7334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1256985" w14:textId="77777777" w:rsidR="00AB1AB2" w:rsidRDefault="00AB1AB2" w:rsidP="00C477D4">
                            <w:pPr>
                              <w:ind w:left="108" w:right="17" w:firstLine="216"/>
                              <w:jc w:val="both"/>
                              <w:textDirection w:val="btLr"/>
                            </w:pPr>
                            <w:r>
                              <w:rPr>
                                <w:b/>
                                <w:color w:val="000000"/>
                                <w:sz w:val="24"/>
                              </w:rPr>
                              <w:t>KELUARAN</w:t>
                            </w:r>
                          </w:p>
                          <w:p w14:paraId="534DE450" w14:textId="77777777" w:rsidR="00AB1AB2" w:rsidRDefault="00AB1AB2" w:rsidP="00C477D4">
                            <w:pPr>
                              <w:ind w:left="108" w:right="17" w:firstLine="216"/>
                              <w:jc w:val="both"/>
                              <w:textDirection w:val="btLr"/>
                            </w:pPr>
                          </w:p>
                          <w:p w14:paraId="6E3CB876" w14:textId="77777777" w:rsidR="00AB1AB2" w:rsidRDefault="00AB1AB2" w:rsidP="00C477D4">
                            <w:pPr>
                              <w:ind w:left="108" w:right="90" w:firstLine="216"/>
                              <w:jc w:val="both"/>
                              <w:textDirection w:val="btLr"/>
                            </w:pPr>
                            <w:r>
                              <w:rPr>
                                <w:color w:val="000000"/>
                                <w:sz w:val="24"/>
                              </w:rPr>
                              <w:t xml:space="preserve">Kemukakan keluaran-keluaran yang ditargetkan dari kegiatan pengembangan pusat studi. </w:t>
                            </w:r>
                          </w:p>
                        </w:txbxContent>
                      </wps:txbx>
                      <wps:bodyPr spcFirstLastPara="1" wrap="square" lIns="91425" tIns="45700" rIns="91425" bIns="45700" anchor="t" anchorCtr="0">
                        <a:noAutofit/>
                      </wps:bodyPr>
                    </wps:wsp>
                  </a:graphicData>
                </a:graphic>
              </wp:anchor>
            </w:drawing>
          </mc:Choice>
          <mc:Fallback>
            <w:pict>
              <v:rect w14:anchorId="7D0528EB" id="Rectangle 230" o:spid="_x0000_s1027" style="position:absolute;margin-left:-14.6pt;margin-top:13.95pt;width:508.5pt;height:58.5pt;z-index:25166336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">
                <v:stroke startarrowwidth="narrow" startarrowlength="short" endarrowwidth="narrow" endarrowlength="short"/>
                <v:textbox inset="2.53958mm,1.2694mm,2.53958mm,1.2694mm">
                  <w:txbxContent>
                    <w:p w14:paraId="41256985" w14:textId="77777777" w:rsidR="00AB1AB2" w:rsidRDefault="00AB1AB2" w:rsidP="00C477D4">
                      <w:pPr>
                        <w:ind w:left="108" w:right="17" w:firstLine="216"/>
                        <w:jc w:val="both"/>
                        <w:textDirection w:val="btLr"/>
                      </w:pPr>
                      <w:r>
                        <w:rPr>
                          <w:b/>
                          <w:color w:val="000000"/>
                          <w:sz w:val="24"/>
                        </w:rPr>
                        <w:t>KELUARAN</w:t>
                      </w:r>
                    </w:p>
                    <w:p w14:paraId="534DE450" w14:textId="77777777" w:rsidR="00AB1AB2" w:rsidRDefault="00AB1AB2" w:rsidP="00C477D4">
                      <w:pPr>
                        <w:ind w:left="108" w:right="17" w:firstLine="216"/>
                        <w:jc w:val="both"/>
                        <w:textDirection w:val="btLr"/>
                      </w:pPr>
                    </w:p>
                    <w:p w14:paraId="6E3CB876" w14:textId="77777777" w:rsidR="00AB1AB2" w:rsidRDefault="00AB1AB2" w:rsidP="00C477D4">
                      <w:pPr>
                        <w:ind w:left="108" w:right="90" w:firstLine="216"/>
                        <w:jc w:val="both"/>
                        <w:textDirection w:val="btLr"/>
                      </w:pPr>
                      <w:r>
                        <w:rPr>
                          <w:color w:val="000000"/>
                          <w:sz w:val="24"/>
                        </w:rPr>
                        <w:t xml:space="preserve">Kemukakan keluaran-keluaran yang ditargetkan dari kegiatan pengembangan pusat studi. </w:t>
                      </w:r>
                    </w:p>
                  </w:txbxContent>
                </v:textbox>
                <w10:wrap type="square"/>
              </v:rect>
            </w:pict>
          </mc:Fallback>
        </mc:AlternateContent>
      </w:r>
      <w:r w:rsidRPr="00CB6889">
        <w:rPr>
          <w:sz w:val="24"/>
          <w:szCs w:val="24"/>
        </w:rPr>
        <w:t>PENGEMBANGAN PUSAT STUDI</w:t>
      </w:r>
    </w:p>
    <w:p w14:paraId="766D058D" w14:textId="77777777" w:rsidR="00C477D4" w:rsidRPr="00CB6889" w:rsidRDefault="00C477D4" w:rsidP="00C477D4">
      <w:pPr>
        <w:pStyle w:val="Heading6"/>
        <w:numPr>
          <w:ilvl w:val="0"/>
          <w:numId w:val="0"/>
        </w:numPr>
        <w:spacing w:before="0" w:after="0"/>
        <w:rPr>
          <w:b w:val="0"/>
          <w:sz w:val="24"/>
          <w:szCs w:val="24"/>
        </w:rPr>
      </w:pPr>
      <w:r w:rsidRPr="00CB6889">
        <w:rPr>
          <w:b w:val="0"/>
          <w:sz w:val="24"/>
          <w:szCs w:val="24"/>
        </w:rPr>
        <w:t>Keluaran pengembangan pusat studi ini meliputi:</w:t>
      </w:r>
    </w:p>
    <w:p w14:paraId="4F7ADB59" w14:textId="77777777" w:rsidR="00C477D4" w:rsidRPr="00CB6889" w:rsidRDefault="00C477D4" w:rsidP="00C477D4">
      <w:pPr>
        <w:numPr>
          <w:ilvl w:val="0"/>
          <w:numId w:val="29"/>
        </w:numPr>
        <w:pBdr>
          <w:top w:val="nil"/>
          <w:left w:val="nil"/>
          <w:bottom w:val="nil"/>
          <w:right w:val="nil"/>
          <w:between w:val="nil"/>
        </w:pBdr>
        <w:spacing w:after="0" w:line="360" w:lineRule="auto"/>
        <w:rPr>
          <w:sz w:val="24"/>
          <w:szCs w:val="24"/>
        </w:rPr>
      </w:pPr>
      <w:r w:rsidRPr="00CB6889">
        <w:rPr>
          <w:sz w:val="24"/>
          <w:szCs w:val="24"/>
        </w:rPr>
        <w:t>……………………………</w:t>
      </w:r>
    </w:p>
    <w:p w14:paraId="373DB92D" w14:textId="77777777" w:rsidR="00C477D4" w:rsidRPr="00CB6889" w:rsidRDefault="00C477D4" w:rsidP="00C477D4">
      <w:pPr>
        <w:numPr>
          <w:ilvl w:val="0"/>
          <w:numId w:val="29"/>
        </w:numPr>
        <w:pBdr>
          <w:top w:val="nil"/>
          <w:left w:val="nil"/>
          <w:bottom w:val="nil"/>
          <w:right w:val="nil"/>
          <w:between w:val="nil"/>
        </w:pBdr>
        <w:spacing w:after="0" w:line="360" w:lineRule="auto"/>
        <w:rPr>
          <w:sz w:val="24"/>
          <w:szCs w:val="24"/>
        </w:rPr>
      </w:pPr>
      <w:r w:rsidRPr="00CB6889">
        <w:rPr>
          <w:sz w:val="24"/>
          <w:szCs w:val="24"/>
        </w:rPr>
        <w:t>……………………………</w:t>
      </w:r>
    </w:p>
    <w:p w14:paraId="55F5D700" w14:textId="77777777" w:rsidR="00C477D4" w:rsidRPr="00CB6889" w:rsidRDefault="00C477D4" w:rsidP="00C477D4">
      <w:pPr>
        <w:numPr>
          <w:ilvl w:val="0"/>
          <w:numId w:val="29"/>
        </w:numPr>
        <w:pBdr>
          <w:top w:val="nil"/>
          <w:left w:val="nil"/>
          <w:bottom w:val="nil"/>
          <w:right w:val="nil"/>
          <w:between w:val="nil"/>
        </w:pBdr>
        <w:spacing w:after="0" w:line="360" w:lineRule="auto"/>
        <w:rPr>
          <w:sz w:val="24"/>
          <w:szCs w:val="24"/>
        </w:rPr>
      </w:pPr>
      <w:r w:rsidRPr="00CB6889">
        <w:rPr>
          <w:sz w:val="24"/>
          <w:szCs w:val="24"/>
        </w:rPr>
        <w:t>……………………………</w:t>
      </w:r>
    </w:p>
    <w:p w14:paraId="53460B2B" w14:textId="77777777" w:rsidR="00C477D4" w:rsidRPr="00CB6889" w:rsidRDefault="00C477D4" w:rsidP="00C477D4">
      <w:pPr>
        <w:numPr>
          <w:ilvl w:val="0"/>
          <w:numId w:val="29"/>
        </w:numPr>
        <w:pBdr>
          <w:top w:val="nil"/>
          <w:left w:val="nil"/>
          <w:bottom w:val="nil"/>
          <w:right w:val="nil"/>
          <w:between w:val="nil"/>
        </w:pBdr>
        <w:spacing w:after="0" w:line="360" w:lineRule="auto"/>
        <w:rPr>
          <w:sz w:val="24"/>
          <w:szCs w:val="24"/>
        </w:rPr>
      </w:pPr>
      <w:r w:rsidRPr="00CB6889">
        <w:rPr>
          <w:sz w:val="24"/>
          <w:szCs w:val="24"/>
        </w:rPr>
        <w:t>……………………………</w:t>
      </w:r>
    </w:p>
    <w:p w14:paraId="4127473D" w14:textId="77777777" w:rsidR="00C477D4" w:rsidRPr="00CB6889" w:rsidRDefault="00C477D4" w:rsidP="00C477D4">
      <w:pPr>
        <w:spacing w:line="360" w:lineRule="auto"/>
        <w:ind w:left="105" w:right="-57"/>
        <w:jc w:val="both"/>
        <w:rPr>
          <w:b/>
          <w:sz w:val="24"/>
          <w:szCs w:val="24"/>
        </w:rPr>
      </w:pPr>
      <w:r w:rsidRPr="00CB6889">
        <w:rPr>
          <w:noProof/>
        </w:rPr>
        <mc:AlternateContent>
          <mc:Choice Requires="wps">
            <w:drawing>
              <wp:anchor distT="45720" distB="45720" distL="114300" distR="114300" simplePos="0" relativeHeight="251664384" behindDoc="0" locked="0" layoutInCell="1" hidden="0" allowOverlap="1" wp14:anchorId="74E0AB13" wp14:editId="6A0FF7BA">
                <wp:simplePos x="0" y="0"/>
                <wp:positionH relativeFrom="column">
                  <wp:posOffset>-166687</wp:posOffset>
                </wp:positionH>
                <wp:positionV relativeFrom="paragraph">
                  <wp:posOffset>55245</wp:posOffset>
                </wp:positionV>
                <wp:extent cx="6448425" cy="1047750"/>
                <wp:effectExtent l="0" t="0" r="0" b="0"/>
                <wp:wrapSquare wrapText="bothSides" distT="45720" distB="45720" distL="114300" distR="114300"/>
                <wp:docPr id="235" name="Rectangle 235"/>
                <wp:cNvGraphicFramePr/>
                <a:graphic xmlns:a="http://schemas.openxmlformats.org/drawingml/2006/main">
                  <a:graphicData uri="http://schemas.microsoft.com/office/word/2010/wordprocessingShape">
                    <wps:wsp>
                      <wps:cNvSpPr/>
                      <wps:spPr>
                        <a:xfrm>
                          <a:off x="2126550" y="3260888"/>
                          <a:ext cx="6438900" cy="10382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AC52588" w14:textId="77777777" w:rsidR="00AB1AB2" w:rsidRDefault="00AB1AB2" w:rsidP="00C477D4">
                            <w:pPr>
                              <w:ind w:left="105" w:right="17" w:firstLine="210"/>
                              <w:jc w:val="both"/>
                              <w:textDirection w:val="btLr"/>
                            </w:pPr>
                            <w:r>
                              <w:rPr>
                                <w:b/>
                                <w:color w:val="000000"/>
                                <w:sz w:val="24"/>
                              </w:rPr>
                              <w:t>BAB I. LATAR BELAKANG</w:t>
                            </w:r>
                          </w:p>
                          <w:p w14:paraId="683D9EAE" w14:textId="77777777" w:rsidR="00AB1AB2" w:rsidRDefault="00AB1AB2" w:rsidP="00C477D4">
                            <w:pPr>
                              <w:ind w:left="108" w:right="90" w:firstLine="216"/>
                              <w:jc w:val="both"/>
                              <w:textDirection w:val="btLr"/>
                            </w:pPr>
                            <w:r>
                              <w:rPr>
                                <w:color w:val="000000"/>
                                <w:sz w:val="24"/>
                              </w:rPr>
                              <w:t xml:space="preserve">Latar belakang riset (maksimal 500 kata, satu setengah spasi) berisi permasalahan yang akan diteliti, tujuan khusus dan urgensi riset yang akan dilakukan. Pada bagian ini perlu dijelaskan uraian tentang keterkaitan topik dengan RIP UMS/ Road map prodi dan atau RIRN. Pada latar belakang juga perlu disampaikan keterlibatan mahasiswa sebagai bentuk dukungan pada MBKM. </w:t>
                            </w:r>
                          </w:p>
                          <w:p w14:paraId="1EFD75F8" w14:textId="77777777" w:rsidR="00AB1AB2" w:rsidRDefault="00AB1AB2" w:rsidP="00C477D4">
                            <w:pPr>
                              <w:ind w:left="108" w:right="90" w:firstLine="216"/>
                              <w:jc w:val="both"/>
                              <w:textDirection w:val="btLr"/>
                            </w:pPr>
                          </w:p>
                        </w:txbxContent>
                      </wps:txbx>
                      <wps:bodyPr spcFirstLastPara="1" wrap="square" lIns="91425" tIns="45700" rIns="91425" bIns="45700" anchor="t" anchorCtr="0">
                        <a:noAutofit/>
                      </wps:bodyPr>
                    </wps:wsp>
                  </a:graphicData>
                </a:graphic>
              </wp:anchor>
            </w:drawing>
          </mc:Choice>
          <mc:Fallback>
            <w:pict>
              <v:rect w14:anchorId="74E0AB13" id="Rectangle 235" o:spid="_x0000_s1028" style="position:absolute;left:0;text-align:left;margin-left:-13.1pt;margin-top:4.35pt;width:507.75pt;height:82.5pt;z-index:25166438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">
                <v:stroke startarrowwidth="narrow" startarrowlength="short" endarrowwidth="narrow" endarrowlength="short"/>
                <v:textbox inset="2.53958mm,1.2694mm,2.53958mm,1.2694mm">
                  <w:txbxContent>
                    <w:p w14:paraId="2AC52588" w14:textId="77777777" w:rsidR="00AB1AB2" w:rsidRDefault="00AB1AB2" w:rsidP="00C477D4">
                      <w:pPr>
                        <w:ind w:left="105" w:right="17" w:firstLine="210"/>
                        <w:jc w:val="both"/>
                        <w:textDirection w:val="btLr"/>
                      </w:pPr>
                      <w:r>
                        <w:rPr>
                          <w:b/>
                          <w:color w:val="000000"/>
                          <w:sz w:val="24"/>
                        </w:rPr>
                        <w:t>BAB I. LATAR BELAKANG</w:t>
                      </w:r>
                    </w:p>
                    <w:p w14:paraId="683D9EAE" w14:textId="77777777" w:rsidR="00AB1AB2" w:rsidRDefault="00AB1AB2" w:rsidP="00C477D4">
                      <w:pPr>
                        <w:ind w:left="108" w:right="90" w:firstLine="216"/>
                        <w:jc w:val="both"/>
                        <w:textDirection w:val="btLr"/>
                      </w:pPr>
                      <w:r>
                        <w:rPr>
                          <w:color w:val="000000"/>
                          <w:sz w:val="24"/>
                        </w:rPr>
                        <w:t xml:space="preserve">Latar belakang riset (maksimal 500 kata, satu setengah spasi) berisi permasalahan yang akan diteliti, tujuan khusus dan urgensi riset yang akan dilakukan. Pada bagian ini perlu dijelaskan uraian tentang keterkaitan topik dengan RIP UMS/ Road map prodi dan atau RIRN. Pada latar belakang juga perlu disampaikan keterlibatan mahasiswa sebagai bentuk dukungan pada MBKM. </w:t>
                      </w:r>
                    </w:p>
                    <w:p w14:paraId="1EFD75F8" w14:textId="77777777" w:rsidR="00AB1AB2" w:rsidRDefault="00AB1AB2" w:rsidP="00C477D4">
                      <w:pPr>
                        <w:ind w:left="108" w:right="90" w:firstLine="216"/>
                        <w:jc w:val="both"/>
                        <w:textDirection w:val="btLr"/>
                      </w:pPr>
                    </w:p>
                  </w:txbxContent>
                </v:textbox>
                <w10:wrap type="square"/>
              </v:rect>
            </w:pict>
          </mc:Fallback>
        </mc:AlternateContent>
      </w:r>
    </w:p>
    <w:p w14:paraId="1AE4C81A" w14:textId="77777777" w:rsidR="00C477D4" w:rsidRPr="00CB6889" w:rsidRDefault="00C477D4" w:rsidP="00C477D4">
      <w:pPr>
        <w:spacing w:line="360" w:lineRule="auto"/>
        <w:ind w:right="-57"/>
        <w:jc w:val="both"/>
        <w:rPr>
          <w:b/>
          <w:sz w:val="24"/>
          <w:szCs w:val="24"/>
        </w:rPr>
      </w:pPr>
      <w:r w:rsidRPr="00CB6889">
        <w:rPr>
          <w:b/>
          <w:sz w:val="24"/>
          <w:szCs w:val="24"/>
        </w:rPr>
        <w:t>BAB I. LATAR BELAKANG</w:t>
      </w:r>
    </w:p>
    <w:p w14:paraId="55DD5839" w14:textId="77777777" w:rsidR="00C477D4" w:rsidRPr="00CB6889" w:rsidRDefault="00C477D4" w:rsidP="00C477D4">
      <w:pPr>
        <w:spacing w:line="360" w:lineRule="auto"/>
        <w:ind w:right="-57" w:firstLine="450"/>
        <w:jc w:val="both"/>
        <w:rPr>
          <w:bCs/>
          <w:sz w:val="24"/>
          <w:szCs w:val="24"/>
        </w:rPr>
      </w:pPr>
      <w:r w:rsidRPr="00CB6889">
        <w:rPr>
          <w:bCs/>
          <w:sz w:val="24"/>
          <w:szCs w:val="24"/>
        </w:rPr>
        <w:t>……………………………………………………………………………………………………………………………………………………………………………………………… ……………………………………………………………………………………………………………………………………………………</w:t>
      </w:r>
      <w:r w:rsidRPr="00CB6889">
        <w:rPr>
          <w:bCs/>
          <w:sz w:val="24"/>
          <w:szCs w:val="24"/>
        </w:rPr>
        <w:lastRenderedPageBreak/>
        <w:t xml:space="preserve">……………………………………………………………………………………………………………………………………………………………………………………………………………………………………………………………………………………………………………………………………………………… </w:t>
      </w:r>
    </w:p>
    <w:p w14:paraId="278E6730" w14:textId="77777777" w:rsidR="00C477D4" w:rsidRPr="00CB6889" w:rsidRDefault="00C477D4" w:rsidP="00C477D4">
      <w:pPr>
        <w:spacing w:line="360" w:lineRule="auto"/>
        <w:ind w:right="-57" w:firstLine="450"/>
        <w:jc w:val="both"/>
        <w:rPr>
          <w:b/>
          <w:sz w:val="24"/>
          <w:szCs w:val="24"/>
        </w:rPr>
      </w:pPr>
      <w:r w:rsidRPr="00CB6889">
        <w:rPr>
          <w:b/>
          <w:sz w:val="24"/>
          <w:szCs w:val="24"/>
        </w:rPr>
        <w:t xml:space="preserve">BAB II. </w:t>
      </w:r>
      <w:r w:rsidRPr="00CB6889">
        <w:rPr>
          <w:noProof/>
        </w:rPr>
        <mc:AlternateContent>
          <mc:Choice Requires="wps">
            <w:drawing>
              <wp:anchor distT="45720" distB="45720" distL="114300" distR="114300" simplePos="0" relativeHeight="251665408" behindDoc="0" locked="0" layoutInCell="1" hidden="0" allowOverlap="1" wp14:anchorId="019F9648" wp14:editId="6254F75C">
                <wp:simplePos x="0" y="0"/>
                <wp:positionH relativeFrom="column">
                  <wp:posOffset>-161924</wp:posOffset>
                </wp:positionH>
                <wp:positionV relativeFrom="paragraph">
                  <wp:posOffset>62910</wp:posOffset>
                </wp:positionV>
                <wp:extent cx="6457950" cy="790575"/>
                <wp:effectExtent l="0" t="0" r="0" b="0"/>
                <wp:wrapSquare wrapText="bothSides" distT="45720" distB="45720" distL="114300" distR="114300"/>
                <wp:docPr id="237" name="Rectangle 237"/>
                <wp:cNvGraphicFramePr/>
                <a:graphic xmlns:a="http://schemas.openxmlformats.org/drawingml/2006/main">
                  <a:graphicData uri="http://schemas.microsoft.com/office/word/2010/wordprocessingShape">
                    <wps:wsp>
                      <wps:cNvSpPr/>
                      <wps:spPr>
                        <a:xfrm>
                          <a:off x="2121788" y="3389475"/>
                          <a:ext cx="6448425" cy="78105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4EB1C22" w14:textId="77777777" w:rsidR="00AB1AB2" w:rsidRDefault="00AB1AB2" w:rsidP="00C477D4">
                            <w:pPr>
                              <w:ind w:left="105" w:right="17" w:firstLine="210"/>
                              <w:jc w:val="both"/>
                              <w:textDirection w:val="btLr"/>
                            </w:pPr>
                            <w:r>
                              <w:rPr>
                                <w:b/>
                                <w:color w:val="000000"/>
                                <w:sz w:val="24"/>
                              </w:rPr>
                              <w:t>BAB II. GAMBARAN PUSAT STUDI</w:t>
                            </w:r>
                          </w:p>
                          <w:p w14:paraId="6AA3016A" w14:textId="77777777" w:rsidR="00AB1AB2" w:rsidRPr="001D24AC" w:rsidRDefault="00AB1AB2" w:rsidP="00C477D4">
                            <w:pPr>
                              <w:spacing w:before="37" w:line="275" w:lineRule="auto"/>
                              <w:ind w:left="105" w:right="93" w:firstLine="210"/>
                              <w:jc w:val="both"/>
                              <w:textDirection w:val="btLr"/>
                            </w:pPr>
                            <w:r>
                              <w:rPr>
                                <w:color w:val="000000"/>
                                <w:sz w:val="24"/>
                              </w:rPr>
                              <w:t xml:space="preserve">Gambaran pusat studi (maksimal 1000 kata, satu setengah spasi) memuat visi, misi, struktur organisasi pusat studi, </w:t>
                            </w:r>
                            <w:r>
                              <w:rPr>
                                <w:i/>
                                <w:iCs/>
                                <w:color w:val="000000"/>
                                <w:sz w:val="24"/>
                              </w:rPr>
                              <w:t xml:space="preserve">roadmap </w:t>
                            </w:r>
                            <w:r>
                              <w:rPr>
                                <w:color w:val="000000"/>
                                <w:sz w:val="24"/>
                              </w:rPr>
                              <w:t>penelitian pusat studi.</w:t>
                            </w:r>
                          </w:p>
                          <w:p w14:paraId="0A7A4123" w14:textId="77777777" w:rsidR="00AB1AB2" w:rsidRDefault="00AB1AB2" w:rsidP="00C477D4">
                            <w:pPr>
                              <w:spacing w:before="37" w:line="275" w:lineRule="auto"/>
                              <w:ind w:left="105" w:right="93" w:firstLine="210"/>
                              <w:jc w:val="both"/>
                              <w:textDirection w:val="btLr"/>
                            </w:pPr>
                          </w:p>
                          <w:p w14:paraId="0F219856" w14:textId="77777777" w:rsidR="00AB1AB2" w:rsidRDefault="00AB1AB2" w:rsidP="00C477D4">
                            <w:pPr>
                              <w:ind w:left="108" w:right="90" w:firstLine="216"/>
                              <w:jc w:val="both"/>
                              <w:textDirection w:val="btLr"/>
                            </w:pPr>
                          </w:p>
                        </w:txbxContent>
                      </wps:txbx>
                      <wps:bodyPr spcFirstLastPara="1" wrap="square" lIns="91425" tIns="45700" rIns="91425" bIns="45700" anchor="t" anchorCtr="0">
                        <a:noAutofit/>
                      </wps:bodyPr>
                    </wps:wsp>
                  </a:graphicData>
                </a:graphic>
              </wp:anchor>
            </w:drawing>
          </mc:Choice>
          <mc:Fallback>
            <w:pict>
              <v:rect w14:anchorId="019F9648" id="Rectangle 237" o:spid="_x0000_s1029" style="position:absolute;left:0;text-align:left;margin-left:-12.75pt;margin-top:4.95pt;width:508.5pt;height:62.25pt;z-index:25166540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">
                <v:stroke startarrowwidth="narrow" startarrowlength="short" endarrowwidth="narrow" endarrowlength="short"/>
                <v:textbox inset="2.53958mm,1.2694mm,2.53958mm,1.2694mm">
                  <w:txbxContent>
                    <w:p w14:paraId="24EB1C22" w14:textId="77777777" w:rsidR="00AB1AB2" w:rsidRDefault="00AB1AB2" w:rsidP="00C477D4">
                      <w:pPr>
                        <w:ind w:left="105" w:right="17" w:firstLine="210"/>
                        <w:jc w:val="both"/>
                        <w:textDirection w:val="btLr"/>
                      </w:pPr>
                      <w:r>
                        <w:rPr>
                          <w:b/>
                          <w:color w:val="000000"/>
                          <w:sz w:val="24"/>
                        </w:rPr>
                        <w:t>BAB II. GAMBARAN PUSAT STUDI</w:t>
                      </w:r>
                    </w:p>
                    <w:p w14:paraId="6AA3016A" w14:textId="77777777" w:rsidR="00AB1AB2" w:rsidRPr="001D24AC" w:rsidRDefault="00AB1AB2" w:rsidP="00C477D4">
                      <w:pPr>
                        <w:spacing w:before="37" w:line="275" w:lineRule="auto"/>
                        <w:ind w:left="105" w:right="93" w:firstLine="210"/>
                        <w:jc w:val="both"/>
                        <w:textDirection w:val="btLr"/>
                      </w:pPr>
                      <w:r>
                        <w:rPr>
                          <w:color w:val="000000"/>
                          <w:sz w:val="24"/>
                        </w:rPr>
                        <w:t xml:space="preserve">Gambaran pusat studi (maksimal 1000 kata, satu setengah spasi) memuat visi, misi, struktur organisasi pusat studi, </w:t>
                      </w:r>
                      <w:r>
                        <w:rPr>
                          <w:i/>
                          <w:iCs/>
                          <w:color w:val="000000"/>
                          <w:sz w:val="24"/>
                        </w:rPr>
                        <w:t xml:space="preserve">roadmap </w:t>
                      </w:r>
                      <w:r>
                        <w:rPr>
                          <w:color w:val="000000"/>
                          <w:sz w:val="24"/>
                        </w:rPr>
                        <w:t>penelitian pusat studi.</w:t>
                      </w:r>
                    </w:p>
                    <w:p w14:paraId="0A7A4123" w14:textId="77777777" w:rsidR="00AB1AB2" w:rsidRDefault="00AB1AB2" w:rsidP="00C477D4">
                      <w:pPr>
                        <w:spacing w:before="37" w:line="275" w:lineRule="auto"/>
                        <w:ind w:left="105" w:right="93" w:firstLine="210"/>
                        <w:jc w:val="both"/>
                        <w:textDirection w:val="btLr"/>
                      </w:pPr>
                    </w:p>
                    <w:p w14:paraId="0F219856" w14:textId="77777777" w:rsidR="00AB1AB2" w:rsidRDefault="00AB1AB2" w:rsidP="00C477D4">
                      <w:pPr>
                        <w:ind w:left="108" w:right="90" w:firstLine="216"/>
                        <w:jc w:val="both"/>
                        <w:textDirection w:val="btLr"/>
                      </w:pPr>
                    </w:p>
                  </w:txbxContent>
                </v:textbox>
                <w10:wrap type="square"/>
              </v:rect>
            </w:pict>
          </mc:Fallback>
        </mc:AlternateContent>
      </w:r>
      <w:r w:rsidRPr="00CB6889">
        <w:rPr>
          <w:b/>
          <w:sz w:val="24"/>
          <w:szCs w:val="24"/>
        </w:rPr>
        <w:t>GAMBARAN PUSAT STUDI</w:t>
      </w:r>
    </w:p>
    <w:p w14:paraId="1D19662B" w14:textId="77777777" w:rsidR="00C477D4" w:rsidRPr="00CB6889" w:rsidRDefault="00C477D4" w:rsidP="00C477D4">
      <w:pPr>
        <w:spacing w:line="360" w:lineRule="auto"/>
        <w:ind w:right="-57" w:firstLine="450"/>
        <w:jc w:val="both"/>
        <w:rPr>
          <w:b/>
          <w:sz w:val="24"/>
          <w:szCs w:val="24"/>
        </w:rPr>
      </w:pPr>
      <w:r w:rsidRPr="00CB6889">
        <w:rPr>
          <w:bCs/>
          <w:sz w:val="24"/>
          <w:szCs w:val="24"/>
        </w:rPr>
        <w:t>………………………………………………………………………………………………………………………………………………………………………………………………………………………………………………………………………………………………………………………………………………………………………………………………………………………………………………………………………………………………………………………………………………………………………………………………………………………………………………………………………………………………………………………………………………………………………………………………………………</w:t>
      </w:r>
    </w:p>
    <w:p w14:paraId="72714F44" w14:textId="77777777" w:rsidR="00C477D4" w:rsidRPr="00CB6889" w:rsidRDefault="00C477D4" w:rsidP="00C477D4">
      <w:pPr>
        <w:ind w:left="105" w:right="-124"/>
        <w:jc w:val="both"/>
        <w:rPr>
          <w:b/>
          <w:sz w:val="24"/>
          <w:szCs w:val="24"/>
        </w:rPr>
      </w:pPr>
      <w:r w:rsidRPr="00CB6889">
        <w:rPr>
          <w:noProof/>
        </w:rPr>
        <mc:AlternateContent>
          <mc:Choice Requires="wps">
            <w:drawing>
              <wp:anchor distT="0" distB="0" distL="114300" distR="114300" simplePos="0" relativeHeight="251666432" behindDoc="0" locked="0" layoutInCell="1" hidden="0" allowOverlap="1" wp14:anchorId="70A26EE5" wp14:editId="228530C4">
                <wp:simplePos x="0" y="0"/>
                <wp:positionH relativeFrom="column">
                  <wp:posOffset>-391886</wp:posOffset>
                </wp:positionH>
                <wp:positionV relativeFrom="paragraph">
                  <wp:posOffset>84519</wp:posOffset>
                </wp:positionV>
                <wp:extent cx="6681470" cy="1212979"/>
                <wp:effectExtent l="0" t="0" r="24130" b="25400"/>
                <wp:wrapNone/>
                <wp:docPr id="231" name="Rectangle 231"/>
                <wp:cNvGraphicFramePr/>
                <a:graphic xmlns:a="http://schemas.openxmlformats.org/drawingml/2006/main">
                  <a:graphicData uri="http://schemas.microsoft.com/office/word/2010/wordprocessingShape">
                    <wps:wsp>
                      <wps:cNvSpPr/>
                      <wps:spPr>
                        <a:xfrm>
                          <a:off x="0" y="0"/>
                          <a:ext cx="6681470" cy="1212979"/>
                        </a:xfrm>
                        <a:prstGeom prst="rect">
                          <a:avLst/>
                        </a:prstGeom>
                        <a:solidFill>
                          <a:schemeClr val="lt1"/>
                        </a:solidFill>
                        <a:ln w="9525" cap="flat" cmpd="sng">
                          <a:solidFill>
                            <a:srgbClr val="000000"/>
                          </a:solidFill>
                          <a:prstDash val="solid"/>
                          <a:round/>
                          <a:headEnd type="none" w="sm" len="sm"/>
                          <a:tailEnd type="none" w="sm" len="sm"/>
                        </a:ln>
                      </wps:spPr>
                      <wps:txbx>
                        <w:txbxContent>
                          <w:p w14:paraId="56029E02" w14:textId="77777777" w:rsidR="00AB1AB2" w:rsidRDefault="00AB1AB2" w:rsidP="00C477D4">
                            <w:pPr>
                              <w:ind w:left="105" w:right="1264" w:firstLine="210"/>
                              <w:jc w:val="both"/>
                              <w:textDirection w:val="btLr"/>
                            </w:pPr>
                            <w:r>
                              <w:rPr>
                                <w:b/>
                                <w:color w:val="000000"/>
                                <w:sz w:val="24"/>
                              </w:rPr>
                              <w:t xml:space="preserve">BAB III. RENCANA PROGRAM PENGEMBANGAN PUSAT STUDI </w:t>
                            </w:r>
                          </w:p>
                          <w:p w14:paraId="3D74884C" w14:textId="77777777" w:rsidR="00AB1AB2" w:rsidRPr="001D24AC" w:rsidRDefault="00AB1AB2" w:rsidP="00C477D4">
                            <w:pPr>
                              <w:jc w:val="both"/>
                              <w:textDirection w:val="btLr"/>
                              <w:rPr>
                                <w:color w:val="000000"/>
                                <w:sz w:val="24"/>
                              </w:rPr>
                            </w:pPr>
                            <w:r>
                              <w:rPr>
                                <w:color w:val="000000"/>
                                <w:sz w:val="24"/>
                              </w:rPr>
                              <w:t>Metode (maksimal 600 kata, satu setengah spasi) memuat secara rinci tahapan pengembangan pusat studi yang akan dilaksanakan. Metode perlu dilengkapi dengan diagram alir pengembangan pusat studi. Diagram alir harus dibuat secara utuh dengan penahapan yang jelas, semua tahapan untuk mecapai keluaran beserta indikator capaian yang ditargetkan. Pada bagian ini juga perlu dijelaskan tugas masing-masing anggota pengusul sesuai tahapan pengembangan pusat studi yang diusulkan.</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0A26EE5" id="Rectangle 231" o:spid="_x0000_s1030" style="position:absolute;left:0;text-align:left;margin-left:-30.85pt;margin-top:6.65pt;width:526.1pt;height:9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" fillcolor="white [3201]">
                <v:stroke startarrowwidth="narrow" startarrowlength="short" endarrowwidth="narrow" endarrowlength="short" joinstyle="round"/>
                <v:textbox inset="2.53958mm,1.2694mm,2.53958mm,1.2694mm">
                  <w:txbxContent>
                    <w:p w14:paraId="56029E02" w14:textId="77777777" w:rsidR="00AB1AB2" w:rsidRDefault="00AB1AB2" w:rsidP="00C477D4">
                      <w:pPr>
                        <w:ind w:left="105" w:right="1264" w:firstLine="210"/>
                        <w:jc w:val="both"/>
                        <w:textDirection w:val="btLr"/>
                      </w:pPr>
                      <w:r>
                        <w:rPr>
                          <w:b/>
                          <w:color w:val="000000"/>
                          <w:sz w:val="24"/>
                        </w:rPr>
                        <w:t xml:space="preserve">BAB III. RENCANA PROGRAM PENGEMBANGAN PUSAT STUDI </w:t>
                      </w:r>
                    </w:p>
                    <w:p w14:paraId="3D74884C" w14:textId="77777777" w:rsidR="00AB1AB2" w:rsidRPr="001D24AC" w:rsidRDefault="00AB1AB2" w:rsidP="00C477D4">
                      <w:pPr>
                        <w:jc w:val="both"/>
                        <w:textDirection w:val="btLr"/>
                        <w:rPr>
                          <w:color w:val="000000"/>
                          <w:sz w:val="24"/>
                        </w:rPr>
                      </w:pPr>
                      <w:r>
                        <w:rPr>
                          <w:color w:val="000000"/>
                          <w:sz w:val="24"/>
                        </w:rPr>
                        <w:t>Metode (maksimal 600 kata, satu setengah spasi) memuat secara rinci tahapan pengembangan pusat studi yang akan dilaksanakan. Metode perlu dilengkapi dengan diagram alir pengembangan pusat studi. Diagram alir harus dibuat secara utuh dengan penahapan yang jelas, semua tahapan untuk mecapai keluaran beserta indikator capaian yang ditargetkan. Pada bagian ini juga perlu dijelaskan tugas masing-masing anggota pengusul sesuai tahapan pengembangan pusat studi yang diusulkan.</w:t>
                      </w:r>
                    </w:p>
                  </w:txbxContent>
                </v:textbox>
              </v:rect>
            </w:pict>
          </mc:Fallback>
        </mc:AlternateContent>
      </w:r>
    </w:p>
    <w:p w14:paraId="7FFAE720" w14:textId="77777777" w:rsidR="00C477D4" w:rsidRPr="00CB6889" w:rsidRDefault="00C477D4" w:rsidP="00C477D4">
      <w:pPr>
        <w:ind w:left="105" w:right="1264"/>
        <w:jc w:val="both"/>
        <w:rPr>
          <w:b/>
          <w:sz w:val="24"/>
          <w:szCs w:val="24"/>
        </w:rPr>
      </w:pPr>
    </w:p>
    <w:p w14:paraId="5781A78A" w14:textId="77777777" w:rsidR="00C477D4" w:rsidRPr="00CB6889" w:rsidRDefault="00C477D4" w:rsidP="00C477D4">
      <w:pPr>
        <w:ind w:left="105" w:right="1264"/>
        <w:jc w:val="both"/>
        <w:rPr>
          <w:b/>
          <w:sz w:val="24"/>
          <w:szCs w:val="24"/>
        </w:rPr>
      </w:pPr>
    </w:p>
    <w:p w14:paraId="24054F26" w14:textId="77777777" w:rsidR="00C477D4" w:rsidRPr="00CB6889" w:rsidRDefault="00C477D4" w:rsidP="00C477D4">
      <w:pPr>
        <w:ind w:left="105" w:right="1264"/>
        <w:jc w:val="both"/>
        <w:rPr>
          <w:b/>
          <w:sz w:val="24"/>
          <w:szCs w:val="24"/>
        </w:rPr>
      </w:pPr>
    </w:p>
    <w:p w14:paraId="7ABA1B80" w14:textId="77777777" w:rsidR="00C477D4" w:rsidRPr="00CB6889" w:rsidRDefault="00C477D4" w:rsidP="00C477D4">
      <w:pPr>
        <w:ind w:left="105" w:right="1264"/>
        <w:jc w:val="both"/>
        <w:rPr>
          <w:b/>
          <w:sz w:val="24"/>
          <w:szCs w:val="24"/>
        </w:rPr>
      </w:pPr>
    </w:p>
    <w:p w14:paraId="2A51B03D" w14:textId="77777777" w:rsidR="00C477D4" w:rsidRPr="00CB6889" w:rsidRDefault="00C477D4" w:rsidP="00C477D4">
      <w:pPr>
        <w:spacing w:line="360" w:lineRule="auto"/>
        <w:ind w:left="105" w:right="1264"/>
        <w:jc w:val="both"/>
        <w:rPr>
          <w:b/>
          <w:sz w:val="24"/>
          <w:szCs w:val="24"/>
        </w:rPr>
      </w:pPr>
      <w:r w:rsidRPr="00CB6889">
        <w:rPr>
          <w:b/>
          <w:sz w:val="24"/>
          <w:szCs w:val="24"/>
        </w:rPr>
        <w:t xml:space="preserve">BAB III. RENCANA PROGRAM PENGEMBANGAN PUSAT STUDI </w:t>
      </w:r>
    </w:p>
    <w:p w14:paraId="1AE2DCD8" w14:textId="77777777" w:rsidR="00C477D4" w:rsidRPr="00CB6889" w:rsidRDefault="00C477D4" w:rsidP="00C477D4">
      <w:pPr>
        <w:spacing w:line="360" w:lineRule="auto"/>
        <w:ind w:left="105" w:right="17" w:firstLine="615"/>
        <w:jc w:val="both"/>
        <w:rPr>
          <w:b/>
          <w:sz w:val="24"/>
          <w:szCs w:val="24"/>
        </w:rPr>
      </w:pPr>
      <w:r w:rsidRPr="00CB6889">
        <w:rPr>
          <w:bCs/>
          <w:sz w:val="24"/>
          <w:szCs w:val="24"/>
        </w:rPr>
        <w:t>……………………………………………………………………………………………………………………………………………………………………………………………………………………………………………………………………………………………………………………………………………………………………………………………………………………………………………………………………………………………………………………………………………………………………………………………………………………………………………………………………………………………………………………………………………………………………………………………………………</w:t>
      </w:r>
    </w:p>
    <w:p w14:paraId="0C3F054A" w14:textId="77777777" w:rsidR="00C477D4" w:rsidRPr="00CB6889" w:rsidRDefault="00C477D4" w:rsidP="00C477D4">
      <w:pPr>
        <w:ind w:left="105" w:right="17"/>
        <w:jc w:val="both"/>
        <w:rPr>
          <w:b/>
          <w:sz w:val="24"/>
          <w:szCs w:val="24"/>
        </w:rPr>
      </w:pPr>
    </w:p>
    <w:p w14:paraId="470C3313" w14:textId="77777777" w:rsidR="00CE34EB" w:rsidRPr="00CB6889" w:rsidRDefault="00CE34EB" w:rsidP="00C477D4">
      <w:pPr>
        <w:ind w:left="105" w:right="17"/>
        <w:jc w:val="center"/>
        <w:rPr>
          <w:b/>
          <w:bCs/>
          <w:sz w:val="24"/>
          <w:szCs w:val="24"/>
        </w:rPr>
      </w:pPr>
    </w:p>
    <w:p w14:paraId="68BAB1E9" w14:textId="77777777" w:rsidR="00C477D4" w:rsidRPr="00CB6889" w:rsidRDefault="00C477D4" w:rsidP="00C477D4">
      <w:pPr>
        <w:ind w:left="105" w:right="17"/>
        <w:jc w:val="center"/>
        <w:rPr>
          <w:b/>
          <w:bCs/>
          <w:sz w:val="24"/>
          <w:szCs w:val="24"/>
        </w:rPr>
      </w:pPr>
      <w:r w:rsidRPr="00CB6889">
        <w:rPr>
          <w:b/>
          <w:bCs/>
          <w:sz w:val="24"/>
          <w:szCs w:val="24"/>
        </w:rPr>
        <w:lastRenderedPageBreak/>
        <w:t>Tabel 1. Tim dan Tuga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
        <w:gridCol w:w="2106"/>
        <w:gridCol w:w="1528"/>
        <w:gridCol w:w="1873"/>
        <w:gridCol w:w="2138"/>
      </w:tblGrid>
      <w:tr w:rsidR="00CB6889" w:rsidRPr="00CB6889" w14:paraId="4278E2B9" w14:textId="77777777" w:rsidTr="00AB1AB2">
        <w:tc>
          <w:tcPr>
            <w:tcW w:w="661" w:type="dxa"/>
            <w:tcBorders>
              <w:top w:val="single" w:sz="4" w:space="0" w:color="auto"/>
              <w:bottom w:val="single" w:sz="4" w:space="0" w:color="auto"/>
            </w:tcBorders>
          </w:tcPr>
          <w:p w14:paraId="5D48232A" w14:textId="77777777" w:rsidR="00C477D4" w:rsidRPr="00CB6889" w:rsidRDefault="00C477D4" w:rsidP="00AB1AB2">
            <w:pPr>
              <w:pStyle w:val="ListParagraph"/>
              <w:ind w:left="0"/>
              <w:jc w:val="both"/>
              <w:rPr>
                <w:bCs/>
                <w:sz w:val="24"/>
                <w:szCs w:val="24"/>
              </w:rPr>
            </w:pPr>
            <w:r w:rsidRPr="00CB6889">
              <w:rPr>
                <w:bCs/>
                <w:sz w:val="24"/>
                <w:szCs w:val="24"/>
              </w:rPr>
              <w:t>No</w:t>
            </w:r>
          </w:p>
        </w:tc>
        <w:tc>
          <w:tcPr>
            <w:tcW w:w="2106" w:type="dxa"/>
            <w:tcBorders>
              <w:top w:val="single" w:sz="4" w:space="0" w:color="auto"/>
              <w:bottom w:val="single" w:sz="4" w:space="0" w:color="auto"/>
            </w:tcBorders>
          </w:tcPr>
          <w:p w14:paraId="3379F533" w14:textId="77777777" w:rsidR="00C477D4" w:rsidRPr="00CB6889" w:rsidRDefault="00C477D4" w:rsidP="00AB1AB2">
            <w:pPr>
              <w:pStyle w:val="ListParagraph"/>
              <w:ind w:left="0"/>
              <w:jc w:val="both"/>
              <w:rPr>
                <w:bCs/>
                <w:sz w:val="24"/>
                <w:szCs w:val="24"/>
              </w:rPr>
            </w:pPr>
            <w:r w:rsidRPr="00CB6889">
              <w:rPr>
                <w:bCs/>
                <w:sz w:val="24"/>
                <w:szCs w:val="24"/>
              </w:rPr>
              <w:t>Nama Pengusul</w:t>
            </w:r>
          </w:p>
        </w:tc>
        <w:tc>
          <w:tcPr>
            <w:tcW w:w="1528" w:type="dxa"/>
            <w:tcBorders>
              <w:top w:val="single" w:sz="4" w:space="0" w:color="auto"/>
              <w:bottom w:val="single" w:sz="4" w:space="0" w:color="auto"/>
            </w:tcBorders>
          </w:tcPr>
          <w:p w14:paraId="68C0716D" w14:textId="77777777" w:rsidR="00C477D4" w:rsidRPr="00CB6889" w:rsidRDefault="00C477D4" w:rsidP="00AB1AB2">
            <w:pPr>
              <w:pStyle w:val="ListParagraph"/>
              <w:ind w:left="0"/>
              <w:jc w:val="both"/>
              <w:rPr>
                <w:bCs/>
                <w:sz w:val="24"/>
                <w:szCs w:val="24"/>
              </w:rPr>
            </w:pPr>
            <w:r w:rsidRPr="00CB6889">
              <w:rPr>
                <w:bCs/>
                <w:sz w:val="24"/>
                <w:szCs w:val="24"/>
              </w:rPr>
              <w:t>Kedudukan</w:t>
            </w:r>
          </w:p>
        </w:tc>
        <w:tc>
          <w:tcPr>
            <w:tcW w:w="1873" w:type="dxa"/>
            <w:tcBorders>
              <w:top w:val="single" w:sz="4" w:space="0" w:color="auto"/>
              <w:bottom w:val="single" w:sz="4" w:space="0" w:color="auto"/>
            </w:tcBorders>
          </w:tcPr>
          <w:p w14:paraId="39CC62E0" w14:textId="77777777" w:rsidR="00C477D4" w:rsidRPr="00CB6889" w:rsidRDefault="00C477D4" w:rsidP="00AB1AB2">
            <w:pPr>
              <w:pStyle w:val="ListParagraph"/>
              <w:ind w:left="0"/>
              <w:jc w:val="both"/>
              <w:rPr>
                <w:bCs/>
                <w:sz w:val="24"/>
                <w:szCs w:val="24"/>
              </w:rPr>
            </w:pPr>
            <w:r w:rsidRPr="00CB6889">
              <w:rPr>
                <w:bCs/>
                <w:sz w:val="24"/>
                <w:szCs w:val="24"/>
              </w:rPr>
              <w:t>Prodi/Fak</w:t>
            </w:r>
          </w:p>
        </w:tc>
        <w:tc>
          <w:tcPr>
            <w:tcW w:w="2138" w:type="dxa"/>
            <w:tcBorders>
              <w:top w:val="single" w:sz="4" w:space="0" w:color="auto"/>
              <w:bottom w:val="single" w:sz="4" w:space="0" w:color="auto"/>
            </w:tcBorders>
          </w:tcPr>
          <w:p w14:paraId="70FA0403" w14:textId="77777777" w:rsidR="00C477D4" w:rsidRPr="00CB6889" w:rsidRDefault="00C477D4" w:rsidP="00AB1AB2">
            <w:pPr>
              <w:pStyle w:val="ListParagraph"/>
              <w:ind w:left="0"/>
              <w:jc w:val="both"/>
              <w:rPr>
                <w:bCs/>
                <w:sz w:val="24"/>
                <w:szCs w:val="24"/>
              </w:rPr>
            </w:pPr>
            <w:r w:rsidRPr="00CB6889">
              <w:rPr>
                <w:bCs/>
                <w:sz w:val="24"/>
                <w:szCs w:val="24"/>
              </w:rPr>
              <w:t>Tugas</w:t>
            </w:r>
          </w:p>
        </w:tc>
      </w:tr>
      <w:tr w:rsidR="00CB6889" w:rsidRPr="00CB6889" w14:paraId="10604AF7" w14:textId="77777777" w:rsidTr="00AB1AB2">
        <w:tc>
          <w:tcPr>
            <w:tcW w:w="661" w:type="dxa"/>
            <w:tcBorders>
              <w:top w:val="single" w:sz="4" w:space="0" w:color="auto"/>
            </w:tcBorders>
          </w:tcPr>
          <w:p w14:paraId="329EA1F5" w14:textId="77777777" w:rsidR="00C477D4" w:rsidRPr="00CB6889" w:rsidRDefault="00C477D4" w:rsidP="00C477D4">
            <w:pPr>
              <w:pStyle w:val="ListParagraph"/>
              <w:numPr>
                <w:ilvl w:val="0"/>
                <w:numId w:val="34"/>
              </w:numPr>
              <w:ind w:left="427"/>
              <w:jc w:val="both"/>
              <w:rPr>
                <w:bCs/>
                <w:sz w:val="24"/>
                <w:szCs w:val="24"/>
              </w:rPr>
            </w:pPr>
          </w:p>
        </w:tc>
        <w:tc>
          <w:tcPr>
            <w:tcW w:w="2106" w:type="dxa"/>
            <w:tcBorders>
              <w:top w:val="single" w:sz="4" w:space="0" w:color="auto"/>
            </w:tcBorders>
          </w:tcPr>
          <w:p w14:paraId="0AB80A2D" w14:textId="77777777" w:rsidR="00C477D4" w:rsidRPr="00CB6889" w:rsidRDefault="00C477D4" w:rsidP="00AB1AB2">
            <w:pPr>
              <w:pStyle w:val="ListParagraph"/>
              <w:ind w:left="0"/>
              <w:jc w:val="both"/>
              <w:rPr>
                <w:bCs/>
                <w:sz w:val="24"/>
                <w:szCs w:val="24"/>
              </w:rPr>
            </w:pPr>
          </w:p>
        </w:tc>
        <w:tc>
          <w:tcPr>
            <w:tcW w:w="1528" w:type="dxa"/>
            <w:tcBorders>
              <w:top w:val="single" w:sz="4" w:space="0" w:color="auto"/>
            </w:tcBorders>
          </w:tcPr>
          <w:p w14:paraId="516B0F7A" w14:textId="77777777" w:rsidR="00C477D4" w:rsidRPr="00CB6889" w:rsidRDefault="00C477D4" w:rsidP="00AB1AB2">
            <w:pPr>
              <w:pStyle w:val="ListParagraph"/>
              <w:ind w:left="0"/>
              <w:jc w:val="both"/>
              <w:rPr>
                <w:bCs/>
                <w:sz w:val="24"/>
                <w:szCs w:val="24"/>
              </w:rPr>
            </w:pPr>
          </w:p>
        </w:tc>
        <w:tc>
          <w:tcPr>
            <w:tcW w:w="1873" w:type="dxa"/>
            <w:tcBorders>
              <w:top w:val="single" w:sz="4" w:space="0" w:color="auto"/>
            </w:tcBorders>
          </w:tcPr>
          <w:p w14:paraId="133D9ED4" w14:textId="77777777" w:rsidR="00C477D4" w:rsidRPr="00CB6889" w:rsidRDefault="00C477D4" w:rsidP="00AB1AB2">
            <w:pPr>
              <w:pStyle w:val="ListParagraph"/>
              <w:ind w:left="0"/>
              <w:jc w:val="both"/>
              <w:rPr>
                <w:bCs/>
                <w:sz w:val="24"/>
                <w:szCs w:val="24"/>
              </w:rPr>
            </w:pPr>
          </w:p>
        </w:tc>
        <w:tc>
          <w:tcPr>
            <w:tcW w:w="2138" w:type="dxa"/>
            <w:tcBorders>
              <w:top w:val="single" w:sz="4" w:space="0" w:color="auto"/>
            </w:tcBorders>
          </w:tcPr>
          <w:p w14:paraId="3E02E6E2" w14:textId="77777777" w:rsidR="00C477D4" w:rsidRPr="00CB6889" w:rsidRDefault="00C477D4" w:rsidP="00AB1AB2">
            <w:pPr>
              <w:pStyle w:val="ListParagraph"/>
              <w:ind w:left="0"/>
              <w:jc w:val="both"/>
              <w:rPr>
                <w:bCs/>
                <w:sz w:val="24"/>
                <w:szCs w:val="24"/>
              </w:rPr>
            </w:pPr>
          </w:p>
        </w:tc>
      </w:tr>
      <w:tr w:rsidR="00CB6889" w:rsidRPr="00CB6889" w14:paraId="16B0F722" w14:textId="77777777" w:rsidTr="00AB1AB2">
        <w:tc>
          <w:tcPr>
            <w:tcW w:w="661" w:type="dxa"/>
          </w:tcPr>
          <w:p w14:paraId="5928978E" w14:textId="77777777" w:rsidR="00C477D4" w:rsidRPr="00CB6889" w:rsidRDefault="00C477D4" w:rsidP="00C477D4">
            <w:pPr>
              <w:pStyle w:val="ListParagraph"/>
              <w:numPr>
                <w:ilvl w:val="0"/>
                <w:numId w:val="34"/>
              </w:numPr>
              <w:ind w:left="427"/>
              <w:jc w:val="both"/>
              <w:rPr>
                <w:bCs/>
                <w:sz w:val="24"/>
                <w:szCs w:val="24"/>
              </w:rPr>
            </w:pPr>
          </w:p>
        </w:tc>
        <w:tc>
          <w:tcPr>
            <w:tcW w:w="2106" w:type="dxa"/>
          </w:tcPr>
          <w:p w14:paraId="054B1AC6" w14:textId="77777777" w:rsidR="00C477D4" w:rsidRPr="00CB6889" w:rsidRDefault="00C477D4" w:rsidP="00AB1AB2">
            <w:pPr>
              <w:pStyle w:val="ListParagraph"/>
              <w:ind w:left="0"/>
              <w:rPr>
                <w:sz w:val="24"/>
                <w:szCs w:val="24"/>
              </w:rPr>
            </w:pPr>
          </w:p>
        </w:tc>
        <w:tc>
          <w:tcPr>
            <w:tcW w:w="1528" w:type="dxa"/>
          </w:tcPr>
          <w:p w14:paraId="2D4EDEE5" w14:textId="77777777" w:rsidR="00C477D4" w:rsidRPr="00CB6889" w:rsidRDefault="00C477D4" w:rsidP="00AB1AB2">
            <w:pPr>
              <w:pStyle w:val="ListParagraph"/>
              <w:ind w:left="0"/>
              <w:jc w:val="both"/>
              <w:rPr>
                <w:bCs/>
                <w:sz w:val="24"/>
                <w:szCs w:val="24"/>
              </w:rPr>
            </w:pPr>
          </w:p>
        </w:tc>
        <w:tc>
          <w:tcPr>
            <w:tcW w:w="1873" w:type="dxa"/>
          </w:tcPr>
          <w:p w14:paraId="45C9BD2D" w14:textId="77777777" w:rsidR="00C477D4" w:rsidRPr="00CB6889" w:rsidRDefault="00C477D4" w:rsidP="00AB1AB2">
            <w:pPr>
              <w:pStyle w:val="ListParagraph"/>
              <w:ind w:left="0"/>
              <w:jc w:val="both"/>
              <w:rPr>
                <w:bCs/>
                <w:sz w:val="24"/>
                <w:szCs w:val="24"/>
              </w:rPr>
            </w:pPr>
          </w:p>
        </w:tc>
        <w:tc>
          <w:tcPr>
            <w:tcW w:w="2138" w:type="dxa"/>
          </w:tcPr>
          <w:p w14:paraId="676B33D9" w14:textId="77777777" w:rsidR="00C477D4" w:rsidRPr="00CB6889" w:rsidRDefault="00C477D4" w:rsidP="00AB1AB2">
            <w:pPr>
              <w:pStyle w:val="ListParagraph"/>
              <w:ind w:left="0"/>
              <w:jc w:val="both"/>
              <w:rPr>
                <w:bCs/>
                <w:sz w:val="24"/>
                <w:szCs w:val="24"/>
              </w:rPr>
            </w:pPr>
          </w:p>
        </w:tc>
      </w:tr>
      <w:tr w:rsidR="00CB6889" w:rsidRPr="00CB6889" w14:paraId="05F41A09" w14:textId="77777777" w:rsidTr="00AB1AB2">
        <w:tc>
          <w:tcPr>
            <w:tcW w:w="661" w:type="dxa"/>
          </w:tcPr>
          <w:p w14:paraId="1E058B07" w14:textId="77777777" w:rsidR="00C477D4" w:rsidRPr="00CB6889" w:rsidRDefault="00C477D4" w:rsidP="00C477D4">
            <w:pPr>
              <w:pStyle w:val="ListParagraph"/>
              <w:numPr>
                <w:ilvl w:val="0"/>
                <w:numId w:val="34"/>
              </w:numPr>
              <w:ind w:left="427"/>
              <w:jc w:val="both"/>
              <w:rPr>
                <w:bCs/>
                <w:sz w:val="24"/>
                <w:szCs w:val="24"/>
              </w:rPr>
            </w:pPr>
          </w:p>
        </w:tc>
        <w:tc>
          <w:tcPr>
            <w:tcW w:w="2106" w:type="dxa"/>
          </w:tcPr>
          <w:p w14:paraId="55B33D72" w14:textId="77777777" w:rsidR="00C477D4" w:rsidRPr="00CB6889" w:rsidRDefault="00C477D4" w:rsidP="00AB1AB2">
            <w:pPr>
              <w:rPr>
                <w:sz w:val="24"/>
                <w:szCs w:val="24"/>
              </w:rPr>
            </w:pPr>
          </w:p>
        </w:tc>
        <w:tc>
          <w:tcPr>
            <w:tcW w:w="1528" w:type="dxa"/>
          </w:tcPr>
          <w:p w14:paraId="58491734" w14:textId="77777777" w:rsidR="00C477D4" w:rsidRPr="00CB6889" w:rsidRDefault="00C477D4" w:rsidP="00AB1AB2">
            <w:pPr>
              <w:rPr>
                <w:sz w:val="24"/>
                <w:szCs w:val="24"/>
              </w:rPr>
            </w:pPr>
          </w:p>
        </w:tc>
        <w:tc>
          <w:tcPr>
            <w:tcW w:w="1873" w:type="dxa"/>
          </w:tcPr>
          <w:p w14:paraId="070C0919" w14:textId="77777777" w:rsidR="00C477D4" w:rsidRPr="00CB6889" w:rsidRDefault="00C477D4" w:rsidP="00AB1AB2">
            <w:pPr>
              <w:pStyle w:val="ListParagraph"/>
              <w:ind w:left="0"/>
              <w:jc w:val="both"/>
              <w:rPr>
                <w:bCs/>
                <w:sz w:val="24"/>
                <w:szCs w:val="24"/>
              </w:rPr>
            </w:pPr>
          </w:p>
        </w:tc>
        <w:tc>
          <w:tcPr>
            <w:tcW w:w="2138" w:type="dxa"/>
          </w:tcPr>
          <w:p w14:paraId="73C5CA70" w14:textId="77777777" w:rsidR="00C477D4" w:rsidRPr="00CB6889" w:rsidRDefault="00C477D4" w:rsidP="00AB1AB2">
            <w:pPr>
              <w:pStyle w:val="ListParagraph"/>
              <w:ind w:left="0"/>
              <w:jc w:val="both"/>
              <w:rPr>
                <w:bCs/>
                <w:sz w:val="24"/>
                <w:szCs w:val="24"/>
              </w:rPr>
            </w:pPr>
          </w:p>
        </w:tc>
      </w:tr>
      <w:tr w:rsidR="00C477D4" w:rsidRPr="00CB6889" w14:paraId="679D64D7" w14:textId="77777777" w:rsidTr="00AB1AB2">
        <w:tc>
          <w:tcPr>
            <w:tcW w:w="661" w:type="dxa"/>
            <w:tcBorders>
              <w:bottom w:val="single" w:sz="4" w:space="0" w:color="auto"/>
            </w:tcBorders>
          </w:tcPr>
          <w:p w14:paraId="00977BC1" w14:textId="77777777" w:rsidR="00C477D4" w:rsidRPr="00CB6889" w:rsidRDefault="00C477D4" w:rsidP="00C477D4">
            <w:pPr>
              <w:pStyle w:val="ListParagraph"/>
              <w:numPr>
                <w:ilvl w:val="0"/>
                <w:numId w:val="34"/>
              </w:numPr>
              <w:ind w:left="427"/>
              <w:jc w:val="both"/>
              <w:rPr>
                <w:bCs/>
                <w:sz w:val="24"/>
                <w:szCs w:val="24"/>
              </w:rPr>
            </w:pPr>
          </w:p>
        </w:tc>
        <w:tc>
          <w:tcPr>
            <w:tcW w:w="2106" w:type="dxa"/>
            <w:tcBorders>
              <w:bottom w:val="single" w:sz="4" w:space="0" w:color="auto"/>
            </w:tcBorders>
          </w:tcPr>
          <w:p w14:paraId="4E733C3B" w14:textId="77777777" w:rsidR="00C477D4" w:rsidRPr="00CB6889" w:rsidRDefault="00C477D4" w:rsidP="00AB1AB2">
            <w:pPr>
              <w:rPr>
                <w:sz w:val="24"/>
                <w:szCs w:val="24"/>
              </w:rPr>
            </w:pPr>
          </w:p>
        </w:tc>
        <w:tc>
          <w:tcPr>
            <w:tcW w:w="1528" w:type="dxa"/>
            <w:tcBorders>
              <w:bottom w:val="single" w:sz="4" w:space="0" w:color="auto"/>
            </w:tcBorders>
          </w:tcPr>
          <w:p w14:paraId="35DA8837" w14:textId="77777777" w:rsidR="00C477D4" w:rsidRPr="00CB6889" w:rsidRDefault="00C477D4" w:rsidP="00AB1AB2">
            <w:pPr>
              <w:rPr>
                <w:sz w:val="24"/>
                <w:szCs w:val="24"/>
              </w:rPr>
            </w:pPr>
          </w:p>
        </w:tc>
        <w:tc>
          <w:tcPr>
            <w:tcW w:w="1873" w:type="dxa"/>
            <w:tcBorders>
              <w:bottom w:val="single" w:sz="4" w:space="0" w:color="auto"/>
            </w:tcBorders>
          </w:tcPr>
          <w:p w14:paraId="1BA870B0" w14:textId="77777777" w:rsidR="00C477D4" w:rsidRPr="00CB6889" w:rsidRDefault="00C477D4" w:rsidP="00AB1AB2">
            <w:pPr>
              <w:pStyle w:val="ListParagraph"/>
              <w:ind w:left="0"/>
              <w:jc w:val="both"/>
              <w:rPr>
                <w:bCs/>
                <w:sz w:val="24"/>
                <w:szCs w:val="24"/>
              </w:rPr>
            </w:pPr>
          </w:p>
        </w:tc>
        <w:tc>
          <w:tcPr>
            <w:tcW w:w="2138" w:type="dxa"/>
            <w:tcBorders>
              <w:bottom w:val="single" w:sz="4" w:space="0" w:color="auto"/>
            </w:tcBorders>
          </w:tcPr>
          <w:p w14:paraId="27F7C716" w14:textId="77777777" w:rsidR="00C477D4" w:rsidRPr="00CB6889" w:rsidRDefault="00C477D4" w:rsidP="00AB1AB2">
            <w:pPr>
              <w:pStyle w:val="ListParagraph"/>
              <w:ind w:left="0"/>
              <w:jc w:val="both"/>
              <w:rPr>
                <w:bCs/>
                <w:sz w:val="24"/>
                <w:szCs w:val="24"/>
              </w:rPr>
            </w:pPr>
          </w:p>
        </w:tc>
      </w:tr>
    </w:tbl>
    <w:p w14:paraId="1C3281BF" w14:textId="77777777" w:rsidR="00C477D4" w:rsidRPr="00CB6889" w:rsidRDefault="00C477D4" w:rsidP="00C477D4">
      <w:pPr>
        <w:ind w:left="105" w:right="17"/>
        <w:jc w:val="both"/>
        <w:rPr>
          <w:sz w:val="24"/>
          <w:szCs w:val="24"/>
        </w:rPr>
      </w:pPr>
    </w:p>
    <w:p w14:paraId="68DC848D" w14:textId="77777777" w:rsidR="00C477D4" w:rsidRPr="00CB6889" w:rsidRDefault="00C477D4" w:rsidP="00C477D4">
      <w:pPr>
        <w:ind w:left="105" w:right="17"/>
        <w:jc w:val="both"/>
        <w:rPr>
          <w:b/>
          <w:sz w:val="24"/>
          <w:szCs w:val="24"/>
        </w:rPr>
      </w:pPr>
      <w:r w:rsidRPr="00CB6889">
        <w:rPr>
          <w:noProof/>
        </w:rPr>
        <mc:AlternateContent>
          <mc:Choice Requires="wps">
            <w:drawing>
              <wp:anchor distT="0" distB="0" distL="114300" distR="114300" simplePos="0" relativeHeight="251667456" behindDoc="0" locked="0" layoutInCell="1" hidden="0" allowOverlap="1" wp14:anchorId="6AACA67E" wp14:editId="40C76D87">
                <wp:simplePos x="0" y="0"/>
                <wp:positionH relativeFrom="column">
                  <wp:posOffset>-139700</wp:posOffset>
                </wp:positionH>
                <wp:positionV relativeFrom="paragraph">
                  <wp:posOffset>52705</wp:posOffset>
                </wp:positionV>
                <wp:extent cx="6438900" cy="1187450"/>
                <wp:effectExtent l="0" t="0" r="19050" b="12700"/>
                <wp:wrapNone/>
                <wp:docPr id="232" name="Rectangle 232"/>
                <wp:cNvGraphicFramePr/>
                <a:graphic xmlns:a="http://schemas.openxmlformats.org/drawingml/2006/main">
                  <a:graphicData uri="http://schemas.microsoft.com/office/word/2010/wordprocessingShape">
                    <wps:wsp>
                      <wps:cNvSpPr/>
                      <wps:spPr>
                        <a:xfrm>
                          <a:off x="0" y="0"/>
                          <a:ext cx="6438900" cy="1187450"/>
                        </a:xfrm>
                        <a:prstGeom prst="rect">
                          <a:avLst/>
                        </a:prstGeom>
                        <a:solidFill>
                          <a:srgbClr val="FFFFFF"/>
                        </a:solidFill>
                        <a:ln w="9525" cap="flat" cmpd="sng">
                          <a:solidFill>
                            <a:srgbClr val="000000"/>
                          </a:solidFill>
                          <a:prstDash val="solid"/>
                          <a:round/>
                          <a:headEnd type="none" w="sm" len="sm"/>
                          <a:tailEnd type="none" w="sm" len="sm"/>
                        </a:ln>
                      </wps:spPr>
                      <wps:txbx>
                        <w:txbxContent>
                          <w:p w14:paraId="499F63F4" w14:textId="77777777" w:rsidR="00AB1AB2" w:rsidRDefault="00AB1AB2" w:rsidP="00C477D4">
                            <w:pPr>
                              <w:ind w:left="105" w:right="17" w:firstLine="210"/>
                              <w:jc w:val="both"/>
                              <w:textDirection w:val="btLr"/>
                            </w:pPr>
                            <w:r>
                              <w:rPr>
                                <w:b/>
                                <w:color w:val="000000"/>
                                <w:sz w:val="24"/>
                              </w:rPr>
                              <w:t>BAB IV. PEMBIAYAAN</w:t>
                            </w:r>
                          </w:p>
                          <w:p w14:paraId="02CA66E1" w14:textId="77777777" w:rsidR="00AB1AB2" w:rsidRDefault="00AB1AB2" w:rsidP="00C477D4">
                            <w:pPr>
                              <w:spacing w:before="37" w:line="275" w:lineRule="auto"/>
                              <w:ind w:left="105" w:right="83" w:firstLine="210"/>
                              <w:jc w:val="both"/>
                              <w:textDirection w:val="btLr"/>
                            </w:pPr>
                            <w:r>
                              <w:rPr>
                                <w:color w:val="000000"/>
                                <w:sz w:val="24"/>
                              </w:rPr>
                              <w:t>Pembiayaan dirinci berdasarkan tahun dan jenis pengeluaran, yaitu gaji dan upah, peralatan, bahan habis pakai (material), perjalanan, dan lain-lain (pemeliharaan, pertemuan/ lokakarya/ seminar, penggandaan, pelaporan, publikasi). Pembiayaan juga perlu disesuaikan dengan kegiatan-kegiatan yang ada di rencana program pengembangan pusat studi.</w:t>
                            </w:r>
                          </w:p>
                          <w:p w14:paraId="29D9740C" w14:textId="77777777" w:rsidR="00AB1AB2" w:rsidRDefault="00AB1AB2" w:rsidP="00C477D4">
                            <w:pPr>
                              <w:jc w:val="both"/>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6AACA67E" id="Rectangle 232" o:spid="_x0000_s1031" style="position:absolute;left:0;text-align:left;margin-left:-11pt;margin-top:4.15pt;width:507pt;height:9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">
                <v:stroke startarrowwidth="narrow" startarrowlength="short" endarrowwidth="narrow" endarrowlength="short" joinstyle="round"/>
                <v:textbox inset="2.53958mm,1.2694mm,2.53958mm,1.2694mm">
                  <w:txbxContent>
                    <w:p w14:paraId="499F63F4" w14:textId="77777777" w:rsidR="00AB1AB2" w:rsidRDefault="00AB1AB2" w:rsidP="00C477D4">
                      <w:pPr>
                        <w:ind w:left="105" w:right="17" w:firstLine="210"/>
                        <w:jc w:val="both"/>
                        <w:textDirection w:val="btLr"/>
                      </w:pPr>
                      <w:r>
                        <w:rPr>
                          <w:b/>
                          <w:color w:val="000000"/>
                          <w:sz w:val="24"/>
                        </w:rPr>
                        <w:t>BAB IV. PEMBIAYAAN</w:t>
                      </w:r>
                    </w:p>
                    <w:p w14:paraId="02CA66E1" w14:textId="77777777" w:rsidR="00AB1AB2" w:rsidRDefault="00AB1AB2" w:rsidP="00C477D4">
                      <w:pPr>
                        <w:spacing w:before="37" w:line="275" w:lineRule="auto"/>
                        <w:ind w:left="105" w:right="83" w:firstLine="210"/>
                        <w:jc w:val="both"/>
                        <w:textDirection w:val="btLr"/>
                      </w:pPr>
                      <w:r>
                        <w:rPr>
                          <w:color w:val="000000"/>
                          <w:sz w:val="24"/>
                        </w:rPr>
                        <w:t>Pembiayaan dirinci berdasarkan tahun dan jenis pengeluaran, yaitu gaji dan upah, peralatan, bahan habis pakai (material), perjalanan, dan lain-lain (pemeliharaan, pertemuan/ lokakarya/ seminar, penggandaan, pelaporan, publikasi). Pembiayaan juga perlu disesuaikan dengan kegiatan-kegiatan yang ada di rencana program pengembangan pusat studi.</w:t>
                      </w:r>
                    </w:p>
                    <w:p w14:paraId="29D9740C" w14:textId="77777777" w:rsidR="00AB1AB2" w:rsidRDefault="00AB1AB2" w:rsidP="00C477D4">
                      <w:pPr>
                        <w:jc w:val="both"/>
                        <w:textDirection w:val="btLr"/>
                      </w:pPr>
                    </w:p>
                  </w:txbxContent>
                </v:textbox>
              </v:rect>
            </w:pict>
          </mc:Fallback>
        </mc:AlternateContent>
      </w:r>
    </w:p>
    <w:p w14:paraId="6ED6052A" w14:textId="77777777" w:rsidR="00C477D4" w:rsidRPr="00CB6889" w:rsidRDefault="00C477D4" w:rsidP="00C477D4">
      <w:pPr>
        <w:ind w:left="105" w:right="17"/>
        <w:jc w:val="both"/>
        <w:rPr>
          <w:b/>
          <w:sz w:val="24"/>
          <w:szCs w:val="24"/>
        </w:rPr>
      </w:pPr>
    </w:p>
    <w:p w14:paraId="23910456" w14:textId="77777777" w:rsidR="00C477D4" w:rsidRPr="00CB6889" w:rsidRDefault="00C477D4" w:rsidP="00C477D4">
      <w:pPr>
        <w:ind w:left="105" w:right="17"/>
        <w:jc w:val="both"/>
        <w:rPr>
          <w:b/>
          <w:sz w:val="24"/>
          <w:szCs w:val="24"/>
        </w:rPr>
      </w:pPr>
    </w:p>
    <w:p w14:paraId="0D601643" w14:textId="77777777" w:rsidR="00C477D4" w:rsidRPr="00CB6889" w:rsidRDefault="00C477D4" w:rsidP="00C477D4">
      <w:pPr>
        <w:ind w:left="105" w:right="17"/>
        <w:jc w:val="both"/>
        <w:rPr>
          <w:b/>
          <w:sz w:val="24"/>
          <w:szCs w:val="24"/>
        </w:rPr>
      </w:pPr>
    </w:p>
    <w:p w14:paraId="3A42B29A" w14:textId="77777777" w:rsidR="00C477D4" w:rsidRPr="00CB6889" w:rsidRDefault="00C477D4" w:rsidP="00C477D4">
      <w:pPr>
        <w:ind w:left="105" w:right="17"/>
        <w:jc w:val="both"/>
        <w:rPr>
          <w:b/>
          <w:sz w:val="24"/>
          <w:szCs w:val="24"/>
        </w:rPr>
      </w:pPr>
    </w:p>
    <w:p w14:paraId="1FCEA5BF" w14:textId="77777777" w:rsidR="00C477D4" w:rsidRPr="00CB6889" w:rsidRDefault="00C477D4" w:rsidP="00C477D4">
      <w:pPr>
        <w:ind w:left="105" w:right="17"/>
        <w:jc w:val="both"/>
        <w:rPr>
          <w:b/>
          <w:sz w:val="24"/>
          <w:szCs w:val="24"/>
        </w:rPr>
      </w:pPr>
      <w:r w:rsidRPr="00CB6889">
        <w:rPr>
          <w:b/>
          <w:sz w:val="24"/>
          <w:szCs w:val="24"/>
        </w:rPr>
        <w:t>BAB IV. PEMBIAYAAN</w:t>
      </w:r>
    </w:p>
    <w:p w14:paraId="3EFD2C00" w14:textId="77777777" w:rsidR="00C477D4" w:rsidRPr="00CB6889" w:rsidRDefault="00C477D4" w:rsidP="00C477D4">
      <w:pPr>
        <w:spacing w:before="2" w:line="180" w:lineRule="auto"/>
        <w:rPr>
          <w:sz w:val="24"/>
          <w:szCs w:val="24"/>
        </w:rPr>
      </w:pPr>
      <w:r w:rsidRPr="00CB6889">
        <w:rPr>
          <w:noProof/>
        </w:rPr>
        <mc:AlternateContent>
          <mc:Choice Requires="wps">
            <w:drawing>
              <wp:anchor distT="0" distB="0" distL="114300" distR="114300" simplePos="0" relativeHeight="251668480" behindDoc="0" locked="0" layoutInCell="1" hidden="0" allowOverlap="1" wp14:anchorId="410D553A" wp14:editId="3D25FC1D">
                <wp:simplePos x="0" y="0"/>
                <wp:positionH relativeFrom="column">
                  <wp:posOffset>-146050</wp:posOffset>
                </wp:positionH>
                <wp:positionV relativeFrom="paragraph">
                  <wp:posOffset>86360</wp:posOffset>
                </wp:positionV>
                <wp:extent cx="6448425" cy="781050"/>
                <wp:effectExtent l="0" t="0" r="28575" b="19050"/>
                <wp:wrapNone/>
                <wp:docPr id="238" name="Rectangle 238"/>
                <wp:cNvGraphicFramePr/>
                <a:graphic xmlns:a="http://schemas.openxmlformats.org/drawingml/2006/main">
                  <a:graphicData uri="http://schemas.microsoft.com/office/word/2010/wordprocessingShape">
                    <wps:wsp>
                      <wps:cNvSpPr/>
                      <wps:spPr>
                        <a:xfrm>
                          <a:off x="0" y="0"/>
                          <a:ext cx="6448425" cy="781050"/>
                        </a:xfrm>
                        <a:prstGeom prst="rect">
                          <a:avLst/>
                        </a:prstGeom>
                        <a:solidFill>
                          <a:srgbClr val="FFFFFF"/>
                        </a:solidFill>
                        <a:ln w="9525" cap="flat" cmpd="sng">
                          <a:solidFill>
                            <a:srgbClr val="000000"/>
                          </a:solidFill>
                          <a:prstDash val="solid"/>
                          <a:round/>
                          <a:headEnd type="none" w="sm" len="sm"/>
                          <a:tailEnd type="none" w="sm" len="sm"/>
                        </a:ln>
                      </wps:spPr>
                      <wps:txbx>
                        <w:txbxContent>
                          <w:p w14:paraId="0A20E09C" w14:textId="77777777" w:rsidR="00AB1AB2" w:rsidRDefault="00AB1AB2" w:rsidP="00C477D4">
                            <w:pPr>
                              <w:ind w:right="17"/>
                              <w:jc w:val="both"/>
                              <w:textDirection w:val="btLr"/>
                            </w:pPr>
                            <w:r>
                              <w:rPr>
                                <w:b/>
                                <w:color w:val="000000"/>
                                <w:sz w:val="24"/>
                              </w:rPr>
                              <w:t>BAB V. JADWAL PROGRAM</w:t>
                            </w:r>
                          </w:p>
                          <w:p w14:paraId="2A556BFB" w14:textId="77777777" w:rsidR="00AB1AB2" w:rsidRDefault="00AB1AB2" w:rsidP="00C477D4">
                            <w:pPr>
                              <w:jc w:val="both"/>
                              <w:textDirection w:val="btLr"/>
                            </w:pPr>
                            <w:r>
                              <w:rPr>
                                <w:color w:val="000000"/>
                                <w:sz w:val="24"/>
                              </w:rPr>
                              <w:t>Jadwal disusun dalam bentuk tabel dan dibuat setiap tahunnya. Kegiatan dalam jadwal perlu disesuaikan dengan kegiatan pada program pengembangan pusat studi.</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10D553A" id="Rectangle 238" o:spid="_x0000_s1032" style="position:absolute;margin-left:-11.5pt;margin-top:6.8pt;width:507.75pt;height:6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">
                <v:stroke startarrowwidth="narrow" startarrowlength="short" endarrowwidth="narrow" endarrowlength="short" joinstyle="round"/>
                <v:textbox inset="2.53958mm,1.2694mm,2.53958mm,1.2694mm">
                  <w:txbxContent>
                    <w:p w14:paraId="0A20E09C" w14:textId="77777777" w:rsidR="00AB1AB2" w:rsidRDefault="00AB1AB2" w:rsidP="00C477D4">
                      <w:pPr>
                        <w:ind w:right="17"/>
                        <w:jc w:val="both"/>
                        <w:textDirection w:val="btLr"/>
                      </w:pPr>
                      <w:r>
                        <w:rPr>
                          <w:b/>
                          <w:color w:val="000000"/>
                          <w:sz w:val="24"/>
                        </w:rPr>
                        <w:t>BAB V. JADWAL PROGRAM</w:t>
                      </w:r>
                    </w:p>
                    <w:p w14:paraId="2A556BFB" w14:textId="77777777" w:rsidR="00AB1AB2" w:rsidRDefault="00AB1AB2" w:rsidP="00C477D4">
                      <w:pPr>
                        <w:jc w:val="both"/>
                        <w:textDirection w:val="btLr"/>
                      </w:pPr>
                      <w:r>
                        <w:rPr>
                          <w:color w:val="000000"/>
                          <w:sz w:val="24"/>
                        </w:rPr>
                        <w:t>Jadwal disusun dalam bentuk tabel dan dibuat setiap tahunnya. Kegiatan dalam jadwal perlu disesuaikan dengan kegiatan pada program pengembangan pusat studi.</w:t>
                      </w:r>
                    </w:p>
                  </w:txbxContent>
                </v:textbox>
              </v:rect>
            </w:pict>
          </mc:Fallback>
        </mc:AlternateContent>
      </w:r>
    </w:p>
    <w:p w14:paraId="118DDCA9" w14:textId="77777777" w:rsidR="00C477D4" w:rsidRPr="00CB6889" w:rsidRDefault="00C477D4" w:rsidP="00C477D4">
      <w:pPr>
        <w:spacing w:before="2" w:line="180" w:lineRule="auto"/>
        <w:rPr>
          <w:sz w:val="24"/>
          <w:szCs w:val="24"/>
        </w:rPr>
      </w:pPr>
    </w:p>
    <w:p w14:paraId="0A56FF03" w14:textId="77777777" w:rsidR="00C477D4" w:rsidRPr="00CB6889" w:rsidRDefault="00C477D4" w:rsidP="00C477D4">
      <w:pPr>
        <w:ind w:left="105" w:right="4714"/>
        <w:jc w:val="both"/>
        <w:rPr>
          <w:b/>
          <w:sz w:val="24"/>
          <w:szCs w:val="24"/>
        </w:rPr>
      </w:pPr>
    </w:p>
    <w:p w14:paraId="4681D1BC" w14:textId="77777777" w:rsidR="00C477D4" w:rsidRPr="00CB6889" w:rsidRDefault="00C477D4" w:rsidP="00C477D4">
      <w:pPr>
        <w:ind w:left="105" w:right="4714"/>
        <w:jc w:val="both"/>
        <w:rPr>
          <w:b/>
          <w:sz w:val="24"/>
          <w:szCs w:val="24"/>
        </w:rPr>
      </w:pPr>
    </w:p>
    <w:tbl>
      <w:tblPr>
        <w:tblW w:w="9930" w:type="dxa"/>
        <w:tblInd w:w="-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3165"/>
        <w:gridCol w:w="765"/>
        <w:gridCol w:w="765"/>
        <w:gridCol w:w="765"/>
        <w:gridCol w:w="765"/>
        <w:gridCol w:w="765"/>
        <w:gridCol w:w="765"/>
        <w:gridCol w:w="765"/>
        <w:gridCol w:w="765"/>
      </w:tblGrid>
      <w:tr w:rsidR="00CB6889" w:rsidRPr="00CB6889" w14:paraId="350EB864" w14:textId="77777777" w:rsidTr="00AB1AB2">
        <w:trPr>
          <w:trHeight w:val="377"/>
        </w:trPr>
        <w:tc>
          <w:tcPr>
            <w:tcW w:w="645" w:type="dxa"/>
            <w:vMerge w:val="restart"/>
          </w:tcPr>
          <w:p w14:paraId="723099AE" w14:textId="77777777" w:rsidR="00C477D4" w:rsidRPr="00CB6889" w:rsidRDefault="00C477D4" w:rsidP="00AB1AB2">
            <w:pPr>
              <w:pBdr>
                <w:top w:val="nil"/>
                <w:left w:val="nil"/>
                <w:bottom w:val="nil"/>
                <w:right w:val="nil"/>
                <w:between w:val="nil"/>
              </w:pBdr>
              <w:jc w:val="center"/>
              <w:rPr>
                <w:b/>
              </w:rPr>
            </w:pPr>
            <w:bookmarkStart w:id="5" w:name="_heading=h.1fob9te" w:colFirst="0" w:colLast="0"/>
            <w:bookmarkEnd w:id="5"/>
            <w:r w:rsidRPr="00CB6889">
              <w:rPr>
                <w:b/>
              </w:rPr>
              <w:t>No</w:t>
            </w:r>
          </w:p>
        </w:tc>
        <w:tc>
          <w:tcPr>
            <w:tcW w:w="3165" w:type="dxa"/>
            <w:vMerge w:val="restart"/>
          </w:tcPr>
          <w:p w14:paraId="4D84A80A" w14:textId="77777777" w:rsidR="00C477D4" w:rsidRPr="00CB6889" w:rsidRDefault="00C477D4" w:rsidP="00AB1AB2">
            <w:pPr>
              <w:pBdr>
                <w:top w:val="nil"/>
                <w:left w:val="nil"/>
                <w:bottom w:val="nil"/>
                <w:right w:val="nil"/>
                <w:between w:val="nil"/>
              </w:pBdr>
              <w:jc w:val="center"/>
              <w:rPr>
                <w:b/>
              </w:rPr>
            </w:pPr>
            <w:r w:rsidRPr="00CB6889">
              <w:rPr>
                <w:b/>
              </w:rPr>
              <w:t>Nama Kegiatan</w:t>
            </w:r>
          </w:p>
        </w:tc>
        <w:tc>
          <w:tcPr>
            <w:tcW w:w="6120" w:type="dxa"/>
            <w:gridSpan w:val="8"/>
          </w:tcPr>
          <w:p w14:paraId="752F5CF9" w14:textId="77777777" w:rsidR="00C477D4" w:rsidRPr="00CB6889" w:rsidRDefault="00C477D4" w:rsidP="00AB1AB2">
            <w:pPr>
              <w:pBdr>
                <w:top w:val="nil"/>
                <w:left w:val="nil"/>
                <w:bottom w:val="nil"/>
                <w:right w:val="nil"/>
                <w:between w:val="nil"/>
              </w:pBdr>
              <w:jc w:val="center"/>
              <w:rPr>
                <w:b/>
              </w:rPr>
            </w:pPr>
            <w:r w:rsidRPr="00CB6889">
              <w:rPr>
                <w:b/>
              </w:rPr>
              <w:t>Bulan Ke-</w:t>
            </w:r>
          </w:p>
        </w:tc>
      </w:tr>
      <w:tr w:rsidR="00CB6889" w:rsidRPr="00CB6889" w14:paraId="7B684992" w14:textId="77777777" w:rsidTr="00AB1AB2">
        <w:trPr>
          <w:trHeight w:val="402"/>
        </w:trPr>
        <w:tc>
          <w:tcPr>
            <w:tcW w:w="645" w:type="dxa"/>
            <w:vMerge/>
          </w:tcPr>
          <w:p w14:paraId="10C49897" w14:textId="77777777" w:rsidR="00C477D4" w:rsidRPr="00CB6889" w:rsidRDefault="00C477D4" w:rsidP="00AB1AB2">
            <w:pPr>
              <w:widowControl w:val="0"/>
              <w:pBdr>
                <w:top w:val="nil"/>
                <w:left w:val="nil"/>
                <w:bottom w:val="nil"/>
                <w:right w:val="nil"/>
                <w:between w:val="nil"/>
              </w:pBdr>
              <w:spacing w:line="276" w:lineRule="auto"/>
              <w:rPr>
                <w:b/>
              </w:rPr>
            </w:pPr>
          </w:p>
        </w:tc>
        <w:tc>
          <w:tcPr>
            <w:tcW w:w="3165" w:type="dxa"/>
            <w:vMerge/>
          </w:tcPr>
          <w:p w14:paraId="611E9E89" w14:textId="77777777" w:rsidR="00C477D4" w:rsidRPr="00CB6889" w:rsidRDefault="00C477D4" w:rsidP="00AB1AB2">
            <w:pPr>
              <w:widowControl w:val="0"/>
              <w:pBdr>
                <w:top w:val="nil"/>
                <w:left w:val="nil"/>
                <w:bottom w:val="nil"/>
                <w:right w:val="nil"/>
                <w:between w:val="nil"/>
              </w:pBdr>
              <w:spacing w:line="276" w:lineRule="auto"/>
              <w:rPr>
                <w:b/>
              </w:rPr>
            </w:pPr>
          </w:p>
        </w:tc>
        <w:tc>
          <w:tcPr>
            <w:tcW w:w="765" w:type="dxa"/>
          </w:tcPr>
          <w:p w14:paraId="6EB4EB1F" w14:textId="77777777" w:rsidR="00C477D4" w:rsidRPr="00CB6889" w:rsidRDefault="00C477D4" w:rsidP="00AB1AB2">
            <w:pPr>
              <w:pBdr>
                <w:top w:val="nil"/>
                <w:left w:val="nil"/>
                <w:bottom w:val="nil"/>
                <w:right w:val="nil"/>
                <w:between w:val="nil"/>
              </w:pBdr>
              <w:rPr>
                <w:b/>
              </w:rPr>
            </w:pPr>
            <w:r w:rsidRPr="00CB6889">
              <w:rPr>
                <w:b/>
              </w:rPr>
              <w:t>1</w:t>
            </w:r>
          </w:p>
        </w:tc>
        <w:tc>
          <w:tcPr>
            <w:tcW w:w="765" w:type="dxa"/>
          </w:tcPr>
          <w:p w14:paraId="2DAD000B" w14:textId="77777777" w:rsidR="00C477D4" w:rsidRPr="00CB6889" w:rsidRDefault="00C477D4" w:rsidP="00AB1AB2">
            <w:pPr>
              <w:pBdr>
                <w:top w:val="nil"/>
                <w:left w:val="nil"/>
                <w:bottom w:val="nil"/>
                <w:right w:val="nil"/>
                <w:between w:val="nil"/>
              </w:pBdr>
              <w:rPr>
                <w:b/>
              </w:rPr>
            </w:pPr>
            <w:r w:rsidRPr="00CB6889">
              <w:rPr>
                <w:b/>
              </w:rPr>
              <w:t>2</w:t>
            </w:r>
          </w:p>
        </w:tc>
        <w:tc>
          <w:tcPr>
            <w:tcW w:w="765" w:type="dxa"/>
          </w:tcPr>
          <w:p w14:paraId="60E78288" w14:textId="77777777" w:rsidR="00C477D4" w:rsidRPr="00CB6889" w:rsidRDefault="00C477D4" w:rsidP="00AB1AB2">
            <w:pPr>
              <w:pBdr>
                <w:top w:val="nil"/>
                <w:left w:val="nil"/>
                <w:bottom w:val="nil"/>
                <w:right w:val="nil"/>
                <w:between w:val="nil"/>
              </w:pBdr>
              <w:rPr>
                <w:b/>
              </w:rPr>
            </w:pPr>
            <w:r w:rsidRPr="00CB6889">
              <w:rPr>
                <w:b/>
              </w:rPr>
              <w:t>3</w:t>
            </w:r>
          </w:p>
        </w:tc>
        <w:tc>
          <w:tcPr>
            <w:tcW w:w="765" w:type="dxa"/>
          </w:tcPr>
          <w:p w14:paraId="2C8781C3" w14:textId="77777777" w:rsidR="00C477D4" w:rsidRPr="00CB6889" w:rsidRDefault="00C477D4" w:rsidP="00AB1AB2">
            <w:pPr>
              <w:pBdr>
                <w:top w:val="nil"/>
                <w:left w:val="nil"/>
                <w:bottom w:val="nil"/>
                <w:right w:val="nil"/>
                <w:between w:val="nil"/>
              </w:pBdr>
              <w:rPr>
                <w:b/>
              </w:rPr>
            </w:pPr>
            <w:r w:rsidRPr="00CB6889">
              <w:rPr>
                <w:b/>
              </w:rPr>
              <w:t>4</w:t>
            </w:r>
          </w:p>
        </w:tc>
        <w:tc>
          <w:tcPr>
            <w:tcW w:w="765" w:type="dxa"/>
          </w:tcPr>
          <w:p w14:paraId="6589CDF6" w14:textId="77777777" w:rsidR="00C477D4" w:rsidRPr="00CB6889" w:rsidRDefault="00C477D4" w:rsidP="00AB1AB2">
            <w:pPr>
              <w:pBdr>
                <w:top w:val="nil"/>
                <w:left w:val="nil"/>
                <w:bottom w:val="nil"/>
                <w:right w:val="nil"/>
                <w:between w:val="nil"/>
              </w:pBdr>
              <w:rPr>
                <w:b/>
              </w:rPr>
            </w:pPr>
            <w:r w:rsidRPr="00CB6889">
              <w:rPr>
                <w:b/>
              </w:rPr>
              <w:t>5</w:t>
            </w:r>
          </w:p>
        </w:tc>
        <w:tc>
          <w:tcPr>
            <w:tcW w:w="765" w:type="dxa"/>
          </w:tcPr>
          <w:p w14:paraId="72AF3214" w14:textId="77777777" w:rsidR="00C477D4" w:rsidRPr="00CB6889" w:rsidRDefault="00C477D4" w:rsidP="00AB1AB2">
            <w:pPr>
              <w:pBdr>
                <w:top w:val="nil"/>
                <w:left w:val="nil"/>
                <w:bottom w:val="nil"/>
                <w:right w:val="nil"/>
                <w:between w:val="nil"/>
              </w:pBdr>
              <w:rPr>
                <w:b/>
              </w:rPr>
            </w:pPr>
            <w:r w:rsidRPr="00CB6889">
              <w:rPr>
                <w:b/>
              </w:rPr>
              <w:t>6</w:t>
            </w:r>
          </w:p>
        </w:tc>
        <w:tc>
          <w:tcPr>
            <w:tcW w:w="765" w:type="dxa"/>
          </w:tcPr>
          <w:p w14:paraId="46210FB1" w14:textId="77777777" w:rsidR="00C477D4" w:rsidRPr="00CB6889" w:rsidRDefault="00C477D4" w:rsidP="00AB1AB2">
            <w:pPr>
              <w:pBdr>
                <w:top w:val="nil"/>
                <w:left w:val="nil"/>
                <w:bottom w:val="nil"/>
                <w:right w:val="nil"/>
                <w:between w:val="nil"/>
              </w:pBdr>
              <w:rPr>
                <w:b/>
              </w:rPr>
            </w:pPr>
            <w:r w:rsidRPr="00CB6889">
              <w:rPr>
                <w:b/>
              </w:rPr>
              <w:t>7</w:t>
            </w:r>
          </w:p>
        </w:tc>
        <w:tc>
          <w:tcPr>
            <w:tcW w:w="765" w:type="dxa"/>
          </w:tcPr>
          <w:p w14:paraId="7D63DED3" w14:textId="77777777" w:rsidR="00C477D4" w:rsidRPr="00CB6889" w:rsidRDefault="00C477D4" w:rsidP="00AB1AB2">
            <w:pPr>
              <w:pBdr>
                <w:top w:val="nil"/>
                <w:left w:val="nil"/>
                <w:bottom w:val="nil"/>
                <w:right w:val="nil"/>
                <w:between w:val="nil"/>
              </w:pBdr>
              <w:rPr>
                <w:b/>
              </w:rPr>
            </w:pPr>
            <w:r w:rsidRPr="00CB6889">
              <w:rPr>
                <w:b/>
              </w:rPr>
              <w:t>8</w:t>
            </w:r>
          </w:p>
        </w:tc>
      </w:tr>
      <w:tr w:rsidR="00CB6889" w:rsidRPr="00CB6889" w14:paraId="71A3B202" w14:textId="77777777" w:rsidTr="00AB1AB2">
        <w:trPr>
          <w:trHeight w:val="377"/>
        </w:trPr>
        <w:tc>
          <w:tcPr>
            <w:tcW w:w="645" w:type="dxa"/>
          </w:tcPr>
          <w:p w14:paraId="6ADB6F3B" w14:textId="77777777" w:rsidR="00C477D4" w:rsidRPr="00CB6889" w:rsidRDefault="00C477D4" w:rsidP="00AB1AB2">
            <w:pPr>
              <w:pBdr>
                <w:top w:val="nil"/>
                <w:left w:val="nil"/>
                <w:bottom w:val="nil"/>
                <w:right w:val="nil"/>
                <w:between w:val="nil"/>
              </w:pBdr>
            </w:pPr>
            <w:r w:rsidRPr="00CB6889">
              <w:t>1.</w:t>
            </w:r>
          </w:p>
        </w:tc>
        <w:tc>
          <w:tcPr>
            <w:tcW w:w="3165" w:type="dxa"/>
            <w:vAlign w:val="center"/>
          </w:tcPr>
          <w:p w14:paraId="7F471ABF" w14:textId="77777777" w:rsidR="00C477D4" w:rsidRPr="00CB6889" w:rsidRDefault="00C477D4" w:rsidP="00AB1AB2"/>
        </w:tc>
        <w:tc>
          <w:tcPr>
            <w:tcW w:w="765" w:type="dxa"/>
          </w:tcPr>
          <w:p w14:paraId="65DA1C60" w14:textId="77777777" w:rsidR="00C477D4" w:rsidRPr="00CB6889" w:rsidRDefault="00C477D4" w:rsidP="00AB1AB2">
            <w:pPr>
              <w:pBdr>
                <w:top w:val="nil"/>
                <w:left w:val="nil"/>
                <w:bottom w:val="nil"/>
                <w:right w:val="nil"/>
                <w:between w:val="nil"/>
              </w:pBdr>
            </w:pPr>
          </w:p>
        </w:tc>
        <w:tc>
          <w:tcPr>
            <w:tcW w:w="765" w:type="dxa"/>
          </w:tcPr>
          <w:p w14:paraId="7B7F8CFA" w14:textId="77777777" w:rsidR="00C477D4" w:rsidRPr="00CB6889" w:rsidRDefault="00C477D4" w:rsidP="00AB1AB2">
            <w:pPr>
              <w:pBdr>
                <w:top w:val="nil"/>
                <w:left w:val="nil"/>
                <w:bottom w:val="nil"/>
                <w:right w:val="nil"/>
                <w:between w:val="nil"/>
              </w:pBdr>
            </w:pPr>
          </w:p>
        </w:tc>
        <w:tc>
          <w:tcPr>
            <w:tcW w:w="765" w:type="dxa"/>
          </w:tcPr>
          <w:p w14:paraId="6750478E" w14:textId="77777777" w:rsidR="00C477D4" w:rsidRPr="00CB6889" w:rsidRDefault="00C477D4" w:rsidP="00AB1AB2">
            <w:pPr>
              <w:pBdr>
                <w:top w:val="nil"/>
                <w:left w:val="nil"/>
                <w:bottom w:val="nil"/>
                <w:right w:val="nil"/>
                <w:between w:val="nil"/>
              </w:pBdr>
            </w:pPr>
          </w:p>
        </w:tc>
        <w:tc>
          <w:tcPr>
            <w:tcW w:w="765" w:type="dxa"/>
          </w:tcPr>
          <w:p w14:paraId="0DD612CB" w14:textId="77777777" w:rsidR="00C477D4" w:rsidRPr="00CB6889" w:rsidRDefault="00C477D4" w:rsidP="00AB1AB2">
            <w:pPr>
              <w:pBdr>
                <w:top w:val="nil"/>
                <w:left w:val="nil"/>
                <w:bottom w:val="nil"/>
                <w:right w:val="nil"/>
                <w:between w:val="nil"/>
              </w:pBdr>
            </w:pPr>
          </w:p>
        </w:tc>
        <w:tc>
          <w:tcPr>
            <w:tcW w:w="765" w:type="dxa"/>
          </w:tcPr>
          <w:p w14:paraId="689BA10D" w14:textId="77777777" w:rsidR="00C477D4" w:rsidRPr="00CB6889" w:rsidRDefault="00C477D4" w:rsidP="00AB1AB2">
            <w:pPr>
              <w:pBdr>
                <w:top w:val="nil"/>
                <w:left w:val="nil"/>
                <w:bottom w:val="nil"/>
                <w:right w:val="nil"/>
                <w:between w:val="nil"/>
              </w:pBdr>
            </w:pPr>
          </w:p>
        </w:tc>
        <w:tc>
          <w:tcPr>
            <w:tcW w:w="765" w:type="dxa"/>
          </w:tcPr>
          <w:p w14:paraId="357E6F7A" w14:textId="77777777" w:rsidR="00C477D4" w:rsidRPr="00CB6889" w:rsidRDefault="00C477D4" w:rsidP="00AB1AB2">
            <w:pPr>
              <w:pBdr>
                <w:top w:val="nil"/>
                <w:left w:val="nil"/>
                <w:bottom w:val="nil"/>
                <w:right w:val="nil"/>
                <w:between w:val="nil"/>
              </w:pBdr>
            </w:pPr>
          </w:p>
        </w:tc>
        <w:tc>
          <w:tcPr>
            <w:tcW w:w="765" w:type="dxa"/>
          </w:tcPr>
          <w:p w14:paraId="4E87698B" w14:textId="77777777" w:rsidR="00C477D4" w:rsidRPr="00CB6889" w:rsidRDefault="00C477D4" w:rsidP="00AB1AB2">
            <w:pPr>
              <w:pBdr>
                <w:top w:val="nil"/>
                <w:left w:val="nil"/>
                <w:bottom w:val="nil"/>
                <w:right w:val="nil"/>
                <w:between w:val="nil"/>
              </w:pBdr>
            </w:pPr>
          </w:p>
        </w:tc>
        <w:tc>
          <w:tcPr>
            <w:tcW w:w="765" w:type="dxa"/>
          </w:tcPr>
          <w:p w14:paraId="3BE8EB9D" w14:textId="77777777" w:rsidR="00C477D4" w:rsidRPr="00CB6889" w:rsidRDefault="00C477D4" w:rsidP="00AB1AB2">
            <w:pPr>
              <w:pBdr>
                <w:top w:val="nil"/>
                <w:left w:val="nil"/>
                <w:bottom w:val="nil"/>
                <w:right w:val="nil"/>
                <w:between w:val="nil"/>
              </w:pBdr>
            </w:pPr>
          </w:p>
        </w:tc>
      </w:tr>
      <w:tr w:rsidR="00CB6889" w:rsidRPr="00CB6889" w14:paraId="08E2F783" w14:textId="77777777" w:rsidTr="00AB1AB2">
        <w:trPr>
          <w:trHeight w:val="377"/>
        </w:trPr>
        <w:tc>
          <w:tcPr>
            <w:tcW w:w="645" w:type="dxa"/>
          </w:tcPr>
          <w:p w14:paraId="2FF0FDF9" w14:textId="77777777" w:rsidR="00C477D4" w:rsidRPr="00CB6889" w:rsidRDefault="00C477D4" w:rsidP="00AB1AB2">
            <w:pPr>
              <w:pBdr>
                <w:top w:val="nil"/>
                <w:left w:val="nil"/>
                <w:bottom w:val="nil"/>
                <w:right w:val="nil"/>
                <w:between w:val="nil"/>
              </w:pBdr>
            </w:pPr>
            <w:r w:rsidRPr="00CB6889">
              <w:t>2.</w:t>
            </w:r>
          </w:p>
        </w:tc>
        <w:tc>
          <w:tcPr>
            <w:tcW w:w="3165" w:type="dxa"/>
            <w:vAlign w:val="center"/>
          </w:tcPr>
          <w:p w14:paraId="4B4C0E0D" w14:textId="77777777" w:rsidR="00C477D4" w:rsidRPr="00CB6889" w:rsidRDefault="00C477D4" w:rsidP="00AB1AB2"/>
        </w:tc>
        <w:tc>
          <w:tcPr>
            <w:tcW w:w="765" w:type="dxa"/>
          </w:tcPr>
          <w:p w14:paraId="3FC3E556" w14:textId="77777777" w:rsidR="00C477D4" w:rsidRPr="00CB6889" w:rsidRDefault="00C477D4" w:rsidP="00AB1AB2">
            <w:pPr>
              <w:pBdr>
                <w:top w:val="nil"/>
                <w:left w:val="nil"/>
                <w:bottom w:val="nil"/>
                <w:right w:val="nil"/>
                <w:between w:val="nil"/>
              </w:pBdr>
            </w:pPr>
          </w:p>
        </w:tc>
        <w:tc>
          <w:tcPr>
            <w:tcW w:w="765" w:type="dxa"/>
          </w:tcPr>
          <w:p w14:paraId="5941DB33" w14:textId="77777777" w:rsidR="00C477D4" w:rsidRPr="00CB6889" w:rsidRDefault="00C477D4" w:rsidP="00AB1AB2">
            <w:pPr>
              <w:pBdr>
                <w:top w:val="nil"/>
                <w:left w:val="nil"/>
                <w:bottom w:val="nil"/>
                <w:right w:val="nil"/>
                <w:between w:val="nil"/>
              </w:pBdr>
            </w:pPr>
          </w:p>
        </w:tc>
        <w:tc>
          <w:tcPr>
            <w:tcW w:w="765" w:type="dxa"/>
          </w:tcPr>
          <w:p w14:paraId="4E830DE4" w14:textId="77777777" w:rsidR="00C477D4" w:rsidRPr="00CB6889" w:rsidRDefault="00C477D4" w:rsidP="00AB1AB2">
            <w:pPr>
              <w:pBdr>
                <w:top w:val="nil"/>
                <w:left w:val="nil"/>
                <w:bottom w:val="nil"/>
                <w:right w:val="nil"/>
                <w:between w:val="nil"/>
              </w:pBdr>
            </w:pPr>
          </w:p>
        </w:tc>
        <w:tc>
          <w:tcPr>
            <w:tcW w:w="765" w:type="dxa"/>
          </w:tcPr>
          <w:p w14:paraId="14B8BFEB" w14:textId="77777777" w:rsidR="00C477D4" w:rsidRPr="00CB6889" w:rsidRDefault="00C477D4" w:rsidP="00AB1AB2">
            <w:pPr>
              <w:pBdr>
                <w:top w:val="nil"/>
                <w:left w:val="nil"/>
                <w:bottom w:val="nil"/>
                <w:right w:val="nil"/>
                <w:between w:val="nil"/>
              </w:pBdr>
            </w:pPr>
          </w:p>
        </w:tc>
        <w:tc>
          <w:tcPr>
            <w:tcW w:w="765" w:type="dxa"/>
          </w:tcPr>
          <w:p w14:paraId="0EA756EB" w14:textId="77777777" w:rsidR="00C477D4" w:rsidRPr="00CB6889" w:rsidRDefault="00C477D4" w:rsidP="00AB1AB2">
            <w:pPr>
              <w:pBdr>
                <w:top w:val="nil"/>
                <w:left w:val="nil"/>
                <w:bottom w:val="nil"/>
                <w:right w:val="nil"/>
                <w:between w:val="nil"/>
              </w:pBdr>
            </w:pPr>
          </w:p>
        </w:tc>
        <w:tc>
          <w:tcPr>
            <w:tcW w:w="765" w:type="dxa"/>
          </w:tcPr>
          <w:p w14:paraId="44BE1FDB" w14:textId="77777777" w:rsidR="00C477D4" w:rsidRPr="00CB6889" w:rsidRDefault="00C477D4" w:rsidP="00AB1AB2">
            <w:pPr>
              <w:pBdr>
                <w:top w:val="nil"/>
                <w:left w:val="nil"/>
                <w:bottom w:val="nil"/>
                <w:right w:val="nil"/>
                <w:between w:val="nil"/>
              </w:pBdr>
            </w:pPr>
          </w:p>
        </w:tc>
        <w:tc>
          <w:tcPr>
            <w:tcW w:w="765" w:type="dxa"/>
          </w:tcPr>
          <w:p w14:paraId="4CD8EE06" w14:textId="77777777" w:rsidR="00C477D4" w:rsidRPr="00CB6889" w:rsidRDefault="00C477D4" w:rsidP="00AB1AB2">
            <w:pPr>
              <w:pBdr>
                <w:top w:val="nil"/>
                <w:left w:val="nil"/>
                <w:bottom w:val="nil"/>
                <w:right w:val="nil"/>
                <w:between w:val="nil"/>
              </w:pBdr>
            </w:pPr>
          </w:p>
        </w:tc>
        <w:tc>
          <w:tcPr>
            <w:tcW w:w="765" w:type="dxa"/>
          </w:tcPr>
          <w:p w14:paraId="39303160" w14:textId="77777777" w:rsidR="00C477D4" w:rsidRPr="00CB6889" w:rsidRDefault="00C477D4" w:rsidP="00AB1AB2">
            <w:pPr>
              <w:pBdr>
                <w:top w:val="nil"/>
                <w:left w:val="nil"/>
                <w:bottom w:val="nil"/>
                <w:right w:val="nil"/>
                <w:between w:val="nil"/>
              </w:pBdr>
            </w:pPr>
          </w:p>
        </w:tc>
      </w:tr>
      <w:tr w:rsidR="00CB6889" w:rsidRPr="00CB6889" w14:paraId="76584F92" w14:textId="77777777" w:rsidTr="00AB1AB2">
        <w:trPr>
          <w:trHeight w:val="377"/>
        </w:trPr>
        <w:tc>
          <w:tcPr>
            <w:tcW w:w="645" w:type="dxa"/>
          </w:tcPr>
          <w:p w14:paraId="063E0295" w14:textId="77777777" w:rsidR="00C477D4" w:rsidRPr="00CB6889" w:rsidRDefault="00C477D4" w:rsidP="00AB1AB2">
            <w:pPr>
              <w:pBdr>
                <w:top w:val="nil"/>
                <w:left w:val="nil"/>
                <w:bottom w:val="nil"/>
                <w:right w:val="nil"/>
                <w:between w:val="nil"/>
              </w:pBdr>
            </w:pPr>
            <w:r w:rsidRPr="00CB6889">
              <w:t>3.</w:t>
            </w:r>
          </w:p>
        </w:tc>
        <w:tc>
          <w:tcPr>
            <w:tcW w:w="3165" w:type="dxa"/>
            <w:vAlign w:val="center"/>
          </w:tcPr>
          <w:p w14:paraId="13F5C521" w14:textId="77777777" w:rsidR="00C477D4" w:rsidRPr="00CB6889" w:rsidRDefault="00C477D4" w:rsidP="00AB1AB2"/>
        </w:tc>
        <w:tc>
          <w:tcPr>
            <w:tcW w:w="765" w:type="dxa"/>
          </w:tcPr>
          <w:p w14:paraId="569842E7" w14:textId="77777777" w:rsidR="00C477D4" w:rsidRPr="00CB6889" w:rsidRDefault="00C477D4" w:rsidP="00AB1AB2">
            <w:pPr>
              <w:pBdr>
                <w:top w:val="nil"/>
                <w:left w:val="nil"/>
                <w:bottom w:val="nil"/>
                <w:right w:val="nil"/>
                <w:between w:val="nil"/>
              </w:pBdr>
            </w:pPr>
          </w:p>
        </w:tc>
        <w:tc>
          <w:tcPr>
            <w:tcW w:w="765" w:type="dxa"/>
          </w:tcPr>
          <w:p w14:paraId="2A4B6F70" w14:textId="77777777" w:rsidR="00C477D4" w:rsidRPr="00CB6889" w:rsidRDefault="00C477D4" w:rsidP="00AB1AB2">
            <w:pPr>
              <w:pBdr>
                <w:top w:val="nil"/>
                <w:left w:val="nil"/>
                <w:bottom w:val="nil"/>
                <w:right w:val="nil"/>
                <w:between w:val="nil"/>
              </w:pBdr>
            </w:pPr>
          </w:p>
        </w:tc>
        <w:tc>
          <w:tcPr>
            <w:tcW w:w="765" w:type="dxa"/>
          </w:tcPr>
          <w:p w14:paraId="2AFED529" w14:textId="77777777" w:rsidR="00C477D4" w:rsidRPr="00CB6889" w:rsidRDefault="00C477D4" w:rsidP="00AB1AB2">
            <w:pPr>
              <w:pBdr>
                <w:top w:val="nil"/>
                <w:left w:val="nil"/>
                <w:bottom w:val="nil"/>
                <w:right w:val="nil"/>
                <w:between w:val="nil"/>
              </w:pBdr>
            </w:pPr>
          </w:p>
        </w:tc>
        <w:tc>
          <w:tcPr>
            <w:tcW w:w="765" w:type="dxa"/>
          </w:tcPr>
          <w:p w14:paraId="0D444596" w14:textId="77777777" w:rsidR="00C477D4" w:rsidRPr="00CB6889" w:rsidRDefault="00C477D4" w:rsidP="00AB1AB2">
            <w:pPr>
              <w:pBdr>
                <w:top w:val="nil"/>
                <w:left w:val="nil"/>
                <w:bottom w:val="nil"/>
                <w:right w:val="nil"/>
                <w:between w:val="nil"/>
              </w:pBdr>
            </w:pPr>
          </w:p>
        </w:tc>
        <w:tc>
          <w:tcPr>
            <w:tcW w:w="765" w:type="dxa"/>
          </w:tcPr>
          <w:p w14:paraId="0F2E4E1B" w14:textId="77777777" w:rsidR="00C477D4" w:rsidRPr="00CB6889" w:rsidRDefault="00C477D4" w:rsidP="00AB1AB2">
            <w:pPr>
              <w:pBdr>
                <w:top w:val="nil"/>
                <w:left w:val="nil"/>
                <w:bottom w:val="nil"/>
                <w:right w:val="nil"/>
                <w:between w:val="nil"/>
              </w:pBdr>
            </w:pPr>
          </w:p>
        </w:tc>
        <w:tc>
          <w:tcPr>
            <w:tcW w:w="765" w:type="dxa"/>
          </w:tcPr>
          <w:p w14:paraId="7E7727A3" w14:textId="77777777" w:rsidR="00C477D4" w:rsidRPr="00CB6889" w:rsidRDefault="00C477D4" w:rsidP="00AB1AB2">
            <w:pPr>
              <w:pBdr>
                <w:top w:val="nil"/>
                <w:left w:val="nil"/>
                <w:bottom w:val="nil"/>
                <w:right w:val="nil"/>
                <w:between w:val="nil"/>
              </w:pBdr>
            </w:pPr>
          </w:p>
        </w:tc>
        <w:tc>
          <w:tcPr>
            <w:tcW w:w="765" w:type="dxa"/>
          </w:tcPr>
          <w:p w14:paraId="3C38A382" w14:textId="77777777" w:rsidR="00C477D4" w:rsidRPr="00CB6889" w:rsidRDefault="00C477D4" w:rsidP="00AB1AB2">
            <w:pPr>
              <w:pBdr>
                <w:top w:val="nil"/>
                <w:left w:val="nil"/>
                <w:bottom w:val="nil"/>
                <w:right w:val="nil"/>
                <w:between w:val="nil"/>
              </w:pBdr>
            </w:pPr>
          </w:p>
        </w:tc>
        <w:tc>
          <w:tcPr>
            <w:tcW w:w="765" w:type="dxa"/>
          </w:tcPr>
          <w:p w14:paraId="63E57F7A" w14:textId="77777777" w:rsidR="00C477D4" w:rsidRPr="00CB6889" w:rsidRDefault="00C477D4" w:rsidP="00AB1AB2">
            <w:pPr>
              <w:pBdr>
                <w:top w:val="nil"/>
                <w:left w:val="nil"/>
                <w:bottom w:val="nil"/>
                <w:right w:val="nil"/>
                <w:between w:val="nil"/>
              </w:pBdr>
            </w:pPr>
          </w:p>
        </w:tc>
      </w:tr>
      <w:tr w:rsidR="00CB6889" w:rsidRPr="00CB6889" w14:paraId="2658D839" w14:textId="77777777" w:rsidTr="00AB1AB2">
        <w:trPr>
          <w:trHeight w:val="377"/>
        </w:trPr>
        <w:tc>
          <w:tcPr>
            <w:tcW w:w="645" w:type="dxa"/>
          </w:tcPr>
          <w:p w14:paraId="34F19597" w14:textId="77777777" w:rsidR="00C477D4" w:rsidRPr="00CB6889" w:rsidRDefault="00C477D4" w:rsidP="00AB1AB2">
            <w:pPr>
              <w:pBdr>
                <w:top w:val="nil"/>
                <w:left w:val="nil"/>
                <w:bottom w:val="nil"/>
                <w:right w:val="nil"/>
                <w:between w:val="nil"/>
              </w:pBdr>
            </w:pPr>
            <w:r w:rsidRPr="00CB6889">
              <w:t>4.</w:t>
            </w:r>
          </w:p>
        </w:tc>
        <w:tc>
          <w:tcPr>
            <w:tcW w:w="3165" w:type="dxa"/>
            <w:vAlign w:val="center"/>
          </w:tcPr>
          <w:p w14:paraId="33049DF2" w14:textId="77777777" w:rsidR="00C477D4" w:rsidRPr="00CB6889" w:rsidRDefault="00C477D4" w:rsidP="00AB1AB2"/>
        </w:tc>
        <w:tc>
          <w:tcPr>
            <w:tcW w:w="765" w:type="dxa"/>
          </w:tcPr>
          <w:p w14:paraId="532C0975" w14:textId="77777777" w:rsidR="00C477D4" w:rsidRPr="00CB6889" w:rsidRDefault="00C477D4" w:rsidP="00AB1AB2">
            <w:pPr>
              <w:pBdr>
                <w:top w:val="nil"/>
                <w:left w:val="nil"/>
                <w:bottom w:val="nil"/>
                <w:right w:val="nil"/>
                <w:between w:val="nil"/>
              </w:pBdr>
            </w:pPr>
          </w:p>
        </w:tc>
        <w:tc>
          <w:tcPr>
            <w:tcW w:w="765" w:type="dxa"/>
          </w:tcPr>
          <w:p w14:paraId="5B739E5A" w14:textId="77777777" w:rsidR="00C477D4" w:rsidRPr="00CB6889" w:rsidRDefault="00C477D4" w:rsidP="00AB1AB2">
            <w:pPr>
              <w:pBdr>
                <w:top w:val="nil"/>
                <w:left w:val="nil"/>
                <w:bottom w:val="nil"/>
                <w:right w:val="nil"/>
                <w:between w:val="nil"/>
              </w:pBdr>
            </w:pPr>
          </w:p>
        </w:tc>
        <w:tc>
          <w:tcPr>
            <w:tcW w:w="765" w:type="dxa"/>
          </w:tcPr>
          <w:p w14:paraId="7D8EBC28" w14:textId="77777777" w:rsidR="00C477D4" w:rsidRPr="00CB6889" w:rsidRDefault="00C477D4" w:rsidP="00AB1AB2">
            <w:pPr>
              <w:pBdr>
                <w:top w:val="nil"/>
                <w:left w:val="nil"/>
                <w:bottom w:val="nil"/>
                <w:right w:val="nil"/>
                <w:between w:val="nil"/>
              </w:pBdr>
            </w:pPr>
          </w:p>
        </w:tc>
        <w:tc>
          <w:tcPr>
            <w:tcW w:w="765" w:type="dxa"/>
          </w:tcPr>
          <w:p w14:paraId="67D54616" w14:textId="77777777" w:rsidR="00C477D4" w:rsidRPr="00CB6889" w:rsidRDefault="00C477D4" w:rsidP="00AB1AB2">
            <w:pPr>
              <w:pBdr>
                <w:top w:val="nil"/>
                <w:left w:val="nil"/>
                <w:bottom w:val="nil"/>
                <w:right w:val="nil"/>
                <w:between w:val="nil"/>
              </w:pBdr>
            </w:pPr>
          </w:p>
        </w:tc>
        <w:tc>
          <w:tcPr>
            <w:tcW w:w="765" w:type="dxa"/>
          </w:tcPr>
          <w:p w14:paraId="7BEEA80F" w14:textId="77777777" w:rsidR="00C477D4" w:rsidRPr="00CB6889" w:rsidRDefault="00C477D4" w:rsidP="00AB1AB2">
            <w:pPr>
              <w:pBdr>
                <w:top w:val="nil"/>
                <w:left w:val="nil"/>
                <w:bottom w:val="nil"/>
                <w:right w:val="nil"/>
                <w:between w:val="nil"/>
              </w:pBdr>
            </w:pPr>
          </w:p>
        </w:tc>
        <w:tc>
          <w:tcPr>
            <w:tcW w:w="765" w:type="dxa"/>
          </w:tcPr>
          <w:p w14:paraId="0DB24123" w14:textId="77777777" w:rsidR="00C477D4" w:rsidRPr="00CB6889" w:rsidRDefault="00C477D4" w:rsidP="00AB1AB2">
            <w:pPr>
              <w:pBdr>
                <w:top w:val="nil"/>
                <w:left w:val="nil"/>
                <w:bottom w:val="nil"/>
                <w:right w:val="nil"/>
                <w:between w:val="nil"/>
              </w:pBdr>
            </w:pPr>
          </w:p>
        </w:tc>
        <w:tc>
          <w:tcPr>
            <w:tcW w:w="765" w:type="dxa"/>
          </w:tcPr>
          <w:p w14:paraId="0A798E98" w14:textId="77777777" w:rsidR="00C477D4" w:rsidRPr="00CB6889" w:rsidRDefault="00C477D4" w:rsidP="00AB1AB2">
            <w:pPr>
              <w:pBdr>
                <w:top w:val="nil"/>
                <w:left w:val="nil"/>
                <w:bottom w:val="nil"/>
                <w:right w:val="nil"/>
                <w:between w:val="nil"/>
              </w:pBdr>
            </w:pPr>
          </w:p>
        </w:tc>
        <w:tc>
          <w:tcPr>
            <w:tcW w:w="765" w:type="dxa"/>
          </w:tcPr>
          <w:p w14:paraId="74601D81" w14:textId="77777777" w:rsidR="00C477D4" w:rsidRPr="00CB6889" w:rsidRDefault="00C477D4" w:rsidP="00AB1AB2">
            <w:pPr>
              <w:pBdr>
                <w:top w:val="nil"/>
                <w:left w:val="nil"/>
                <w:bottom w:val="nil"/>
                <w:right w:val="nil"/>
                <w:between w:val="nil"/>
              </w:pBdr>
            </w:pPr>
          </w:p>
        </w:tc>
      </w:tr>
      <w:tr w:rsidR="00CB6889" w:rsidRPr="00CB6889" w14:paraId="697FDE10" w14:textId="77777777" w:rsidTr="00AB1AB2">
        <w:trPr>
          <w:trHeight w:val="377"/>
        </w:trPr>
        <w:tc>
          <w:tcPr>
            <w:tcW w:w="645" w:type="dxa"/>
          </w:tcPr>
          <w:p w14:paraId="396BCE03" w14:textId="77777777" w:rsidR="00C477D4" w:rsidRPr="00CB6889" w:rsidRDefault="00C477D4" w:rsidP="00AB1AB2">
            <w:pPr>
              <w:pBdr>
                <w:top w:val="nil"/>
                <w:left w:val="nil"/>
                <w:bottom w:val="nil"/>
                <w:right w:val="nil"/>
                <w:between w:val="nil"/>
              </w:pBdr>
            </w:pPr>
            <w:r w:rsidRPr="00CB6889">
              <w:t>5.</w:t>
            </w:r>
          </w:p>
        </w:tc>
        <w:tc>
          <w:tcPr>
            <w:tcW w:w="3165" w:type="dxa"/>
            <w:vAlign w:val="center"/>
          </w:tcPr>
          <w:p w14:paraId="77CB119E" w14:textId="77777777" w:rsidR="00C477D4" w:rsidRPr="00CB6889" w:rsidRDefault="00C477D4" w:rsidP="00AB1AB2"/>
        </w:tc>
        <w:tc>
          <w:tcPr>
            <w:tcW w:w="765" w:type="dxa"/>
          </w:tcPr>
          <w:p w14:paraId="446FD402" w14:textId="77777777" w:rsidR="00C477D4" w:rsidRPr="00CB6889" w:rsidRDefault="00C477D4" w:rsidP="00AB1AB2">
            <w:pPr>
              <w:pBdr>
                <w:top w:val="nil"/>
                <w:left w:val="nil"/>
                <w:bottom w:val="nil"/>
                <w:right w:val="nil"/>
                <w:between w:val="nil"/>
              </w:pBdr>
            </w:pPr>
          </w:p>
        </w:tc>
        <w:tc>
          <w:tcPr>
            <w:tcW w:w="765" w:type="dxa"/>
          </w:tcPr>
          <w:p w14:paraId="11252313" w14:textId="77777777" w:rsidR="00C477D4" w:rsidRPr="00CB6889" w:rsidRDefault="00C477D4" w:rsidP="00AB1AB2">
            <w:pPr>
              <w:pBdr>
                <w:top w:val="nil"/>
                <w:left w:val="nil"/>
                <w:bottom w:val="nil"/>
                <w:right w:val="nil"/>
                <w:between w:val="nil"/>
              </w:pBdr>
            </w:pPr>
          </w:p>
        </w:tc>
        <w:tc>
          <w:tcPr>
            <w:tcW w:w="765" w:type="dxa"/>
          </w:tcPr>
          <w:p w14:paraId="58BF5B47" w14:textId="77777777" w:rsidR="00C477D4" w:rsidRPr="00CB6889" w:rsidRDefault="00C477D4" w:rsidP="00AB1AB2">
            <w:pPr>
              <w:pBdr>
                <w:top w:val="nil"/>
                <w:left w:val="nil"/>
                <w:bottom w:val="nil"/>
                <w:right w:val="nil"/>
                <w:between w:val="nil"/>
              </w:pBdr>
            </w:pPr>
          </w:p>
        </w:tc>
        <w:tc>
          <w:tcPr>
            <w:tcW w:w="765" w:type="dxa"/>
          </w:tcPr>
          <w:p w14:paraId="401DA8A8" w14:textId="77777777" w:rsidR="00C477D4" w:rsidRPr="00CB6889" w:rsidRDefault="00C477D4" w:rsidP="00AB1AB2">
            <w:pPr>
              <w:pBdr>
                <w:top w:val="nil"/>
                <w:left w:val="nil"/>
                <w:bottom w:val="nil"/>
                <w:right w:val="nil"/>
                <w:between w:val="nil"/>
              </w:pBdr>
            </w:pPr>
          </w:p>
        </w:tc>
        <w:tc>
          <w:tcPr>
            <w:tcW w:w="765" w:type="dxa"/>
          </w:tcPr>
          <w:p w14:paraId="4CDC0428" w14:textId="77777777" w:rsidR="00C477D4" w:rsidRPr="00CB6889" w:rsidRDefault="00C477D4" w:rsidP="00AB1AB2">
            <w:pPr>
              <w:pBdr>
                <w:top w:val="nil"/>
                <w:left w:val="nil"/>
                <w:bottom w:val="nil"/>
                <w:right w:val="nil"/>
                <w:between w:val="nil"/>
              </w:pBdr>
            </w:pPr>
          </w:p>
        </w:tc>
        <w:tc>
          <w:tcPr>
            <w:tcW w:w="765" w:type="dxa"/>
          </w:tcPr>
          <w:p w14:paraId="2F98452E" w14:textId="77777777" w:rsidR="00C477D4" w:rsidRPr="00CB6889" w:rsidRDefault="00C477D4" w:rsidP="00AB1AB2">
            <w:pPr>
              <w:pBdr>
                <w:top w:val="nil"/>
                <w:left w:val="nil"/>
                <w:bottom w:val="nil"/>
                <w:right w:val="nil"/>
                <w:between w:val="nil"/>
              </w:pBdr>
            </w:pPr>
          </w:p>
        </w:tc>
        <w:tc>
          <w:tcPr>
            <w:tcW w:w="765" w:type="dxa"/>
          </w:tcPr>
          <w:p w14:paraId="7FA2B698" w14:textId="77777777" w:rsidR="00C477D4" w:rsidRPr="00CB6889" w:rsidRDefault="00C477D4" w:rsidP="00AB1AB2">
            <w:pPr>
              <w:pBdr>
                <w:top w:val="nil"/>
                <w:left w:val="nil"/>
                <w:bottom w:val="nil"/>
                <w:right w:val="nil"/>
                <w:between w:val="nil"/>
              </w:pBdr>
            </w:pPr>
          </w:p>
        </w:tc>
        <w:tc>
          <w:tcPr>
            <w:tcW w:w="765" w:type="dxa"/>
          </w:tcPr>
          <w:p w14:paraId="2043F0F6" w14:textId="77777777" w:rsidR="00C477D4" w:rsidRPr="00CB6889" w:rsidRDefault="00C477D4" w:rsidP="00AB1AB2">
            <w:pPr>
              <w:pBdr>
                <w:top w:val="nil"/>
                <w:left w:val="nil"/>
                <w:bottom w:val="nil"/>
                <w:right w:val="nil"/>
                <w:between w:val="nil"/>
              </w:pBdr>
            </w:pPr>
          </w:p>
        </w:tc>
      </w:tr>
      <w:tr w:rsidR="00CB6889" w:rsidRPr="00CB6889" w14:paraId="5DEF9C4D" w14:textId="77777777" w:rsidTr="00AB1AB2">
        <w:trPr>
          <w:trHeight w:val="377"/>
        </w:trPr>
        <w:tc>
          <w:tcPr>
            <w:tcW w:w="645" w:type="dxa"/>
          </w:tcPr>
          <w:p w14:paraId="6976FDB4" w14:textId="77777777" w:rsidR="00C477D4" w:rsidRPr="00CB6889" w:rsidRDefault="00C477D4" w:rsidP="00AB1AB2">
            <w:pPr>
              <w:pBdr>
                <w:top w:val="nil"/>
                <w:left w:val="nil"/>
                <w:bottom w:val="nil"/>
                <w:right w:val="nil"/>
                <w:between w:val="nil"/>
              </w:pBdr>
            </w:pPr>
            <w:r w:rsidRPr="00CB6889">
              <w:t>6.</w:t>
            </w:r>
          </w:p>
        </w:tc>
        <w:tc>
          <w:tcPr>
            <w:tcW w:w="3165" w:type="dxa"/>
            <w:vAlign w:val="center"/>
          </w:tcPr>
          <w:p w14:paraId="14EFBFD4" w14:textId="77777777" w:rsidR="00C477D4" w:rsidRPr="00CB6889" w:rsidRDefault="00C477D4" w:rsidP="00AB1AB2"/>
        </w:tc>
        <w:tc>
          <w:tcPr>
            <w:tcW w:w="765" w:type="dxa"/>
          </w:tcPr>
          <w:p w14:paraId="4C9EEEE6" w14:textId="77777777" w:rsidR="00C477D4" w:rsidRPr="00CB6889" w:rsidRDefault="00C477D4" w:rsidP="00AB1AB2">
            <w:pPr>
              <w:pBdr>
                <w:top w:val="nil"/>
                <w:left w:val="nil"/>
                <w:bottom w:val="nil"/>
                <w:right w:val="nil"/>
                <w:between w:val="nil"/>
              </w:pBdr>
            </w:pPr>
          </w:p>
        </w:tc>
        <w:tc>
          <w:tcPr>
            <w:tcW w:w="765" w:type="dxa"/>
          </w:tcPr>
          <w:p w14:paraId="083FC0F4" w14:textId="77777777" w:rsidR="00C477D4" w:rsidRPr="00CB6889" w:rsidRDefault="00C477D4" w:rsidP="00AB1AB2">
            <w:pPr>
              <w:pBdr>
                <w:top w:val="nil"/>
                <w:left w:val="nil"/>
                <w:bottom w:val="nil"/>
                <w:right w:val="nil"/>
                <w:between w:val="nil"/>
              </w:pBdr>
            </w:pPr>
          </w:p>
        </w:tc>
        <w:tc>
          <w:tcPr>
            <w:tcW w:w="765" w:type="dxa"/>
          </w:tcPr>
          <w:p w14:paraId="10DA0A7D" w14:textId="77777777" w:rsidR="00C477D4" w:rsidRPr="00CB6889" w:rsidRDefault="00C477D4" w:rsidP="00AB1AB2">
            <w:pPr>
              <w:pBdr>
                <w:top w:val="nil"/>
                <w:left w:val="nil"/>
                <w:bottom w:val="nil"/>
                <w:right w:val="nil"/>
                <w:between w:val="nil"/>
              </w:pBdr>
            </w:pPr>
          </w:p>
        </w:tc>
        <w:tc>
          <w:tcPr>
            <w:tcW w:w="765" w:type="dxa"/>
          </w:tcPr>
          <w:p w14:paraId="17D11995" w14:textId="77777777" w:rsidR="00C477D4" w:rsidRPr="00CB6889" w:rsidRDefault="00C477D4" w:rsidP="00AB1AB2">
            <w:pPr>
              <w:pBdr>
                <w:top w:val="nil"/>
                <w:left w:val="nil"/>
                <w:bottom w:val="nil"/>
                <w:right w:val="nil"/>
                <w:between w:val="nil"/>
              </w:pBdr>
            </w:pPr>
          </w:p>
        </w:tc>
        <w:tc>
          <w:tcPr>
            <w:tcW w:w="765" w:type="dxa"/>
          </w:tcPr>
          <w:p w14:paraId="4BCF1722" w14:textId="77777777" w:rsidR="00C477D4" w:rsidRPr="00CB6889" w:rsidRDefault="00C477D4" w:rsidP="00AB1AB2">
            <w:pPr>
              <w:pBdr>
                <w:top w:val="nil"/>
                <w:left w:val="nil"/>
                <w:bottom w:val="nil"/>
                <w:right w:val="nil"/>
                <w:between w:val="nil"/>
              </w:pBdr>
            </w:pPr>
          </w:p>
        </w:tc>
        <w:tc>
          <w:tcPr>
            <w:tcW w:w="765" w:type="dxa"/>
          </w:tcPr>
          <w:p w14:paraId="62B7616B" w14:textId="77777777" w:rsidR="00C477D4" w:rsidRPr="00CB6889" w:rsidRDefault="00C477D4" w:rsidP="00AB1AB2">
            <w:pPr>
              <w:pBdr>
                <w:top w:val="nil"/>
                <w:left w:val="nil"/>
                <w:bottom w:val="nil"/>
                <w:right w:val="nil"/>
                <w:between w:val="nil"/>
              </w:pBdr>
            </w:pPr>
          </w:p>
        </w:tc>
        <w:tc>
          <w:tcPr>
            <w:tcW w:w="765" w:type="dxa"/>
          </w:tcPr>
          <w:p w14:paraId="30213F8E" w14:textId="77777777" w:rsidR="00C477D4" w:rsidRPr="00CB6889" w:rsidRDefault="00C477D4" w:rsidP="00AB1AB2">
            <w:pPr>
              <w:pBdr>
                <w:top w:val="nil"/>
                <w:left w:val="nil"/>
                <w:bottom w:val="nil"/>
                <w:right w:val="nil"/>
                <w:between w:val="nil"/>
              </w:pBdr>
            </w:pPr>
          </w:p>
        </w:tc>
        <w:tc>
          <w:tcPr>
            <w:tcW w:w="765" w:type="dxa"/>
          </w:tcPr>
          <w:p w14:paraId="069003D4" w14:textId="77777777" w:rsidR="00C477D4" w:rsidRPr="00CB6889" w:rsidRDefault="00C477D4" w:rsidP="00AB1AB2">
            <w:pPr>
              <w:pBdr>
                <w:top w:val="nil"/>
                <w:left w:val="nil"/>
                <w:bottom w:val="nil"/>
                <w:right w:val="nil"/>
                <w:between w:val="nil"/>
              </w:pBdr>
            </w:pPr>
          </w:p>
        </w:tc>
      </w:tr>
      <w:tr w:rsidR="00CB6889" w:rsidRPr="00CB6889" w14:paraId="63651BD0" w14:textId="77777777" w:rsidTr="00AB1AB2">
        <w:trPr>
          <w:trHeight w:val="377"/>
        </w:trPr>
        <w:tc>
          <w:tcPr>
            <w:tcW w:w="645" w:type="dxa"/>
          </w:tcPr>
          <w:p w14:paraId="4C4C3055" w14:textId="77777777" w:rsidR="00C477D4" w:rsidRPr="00CB6889" w:rsidRDefault="00C477D4" w:rsidP="00AB1AB2">
            <w:pPr>
              <w:pBdr>
                <w:top w:val="nil"/>
                <w:left w:val="nil"/>
                <w:bottom w:val="nil"/>
                <w:right w:val="nil"/>
                <w:between w:val="nil"/>
              </w:pBdr>
            </w:pPr>
            <w:r w:rsidRPr="00CB6889">
              <w:t>7.</w:t>
            </w:r>
          </w:p>
        </w:tc>
        <w:tc>
          <w:tcPr>
            <w:tcW w:w="3165" w:type="dxa"/>
            <w:vAlign w:val="center"/>
          </w:tcPr>
          <w:p w14:paraId="21E6F81C" w14:textId="77777777" w:rsidR="00C477D4" w:rsidRPr="00CB6889" w:rsidRDefault="00C477D4" w:rsidP="00AB1AB2"/>
        </w:tc>
        <w:tc>
          <w:tcPr>
            <w:tcW w:w="765" w:type="dxa"/>
          </w:tcPr>
          <w:p w14:paraId="34C90BBC" w14:textId="77777777" w:rsidR="00C477D4" w:rsidRPr="00CB6889" w:rsidRDefault="00C477D4" w:rsidP="00AB1AB2">
            <w:pPr>
              <w:pBdr>
                <w:top w:val="nil"/>
                <w:left w:val="nil"/>
                <w:bottom w:val="nil"/>
                <w:right w:val="nil"/>
                <w:between w:val="nil"/>
              </w:pBdr>
            </w:pPr>
          </w:p>
        </w:tc>
        <w:tc>
          <w:tcPr>
            <w:tcW w:w="765" w:type="dxa"/>
          </w:tcPr>
          <w:p w14:paraId="1FD402AA" w14:textId="77777777" w:rsidR="00C477D4" w:rsidRPr="00CB6889" w:rsidRDefault="00C477D4" w:rsidP="00AB1AB2">
            <w:pPr>
              <w:pBdr>
                <w:top w:val="nil"/>
                <w:left w:val="nil"/>
                <w:bottom w:val="nil"/>
                <w:right w:val="nil"/>
                <w:between w:val="nil"/>
              </w:pBdr>
            </w:pPr>
          </w:p>
        </w:tc>
        <w:tc>
          <w:tcPr>
            <w:tcW w:w="765" w:type="dxa"/>
          </w:tcPr>
          <w:p w14:paraId="237705A8" w14:textId="77777777" w:rsidR="00C477D4" w:rsidRPr="00CB6889" w:rsidRDefault="00C477D4" w:rsidP="00AB1AB2">
            <w:pPr>
              <w:pBdr>
                <w:top w:val="nil"/>
                <w:left w:val="nil"/>
                <w:bottom w:val="nil"/>
                <w:right w:val="nil"/>
                <w:between w:val="nil"/>
              </w:pBdr>
            </w:pPr>
          </w:p>
        </w:tc>
        <w:tc>
          <w:tcPr>
            <w:tcW w:w="765" w:type="dxa"/>
          </w:tcPr>
          <w:p w14:paraId="2820C5F7" w14:textId="77777777" w:rsidR="00C477D4" w:rsidRPr="00CB6889" w:rsidRDefault="00C477D4" w:rsidP="00AB1AB2">
            <w:pPr>
              <w:pBdr>
                <w:top w:val="nil"/>
                <w:left w:val="nil"/>
                <w:bottom w:val="nil"/>
                <w:right w:val="nil"/>
                <w:between w:val="nil"/>
              </w:pBdr>
            </w:pPr>
          </w:p>
        </w:tc>
        <w:tc>
          <w:tcPr>
            <w:tcW w:w="765" w:type="dxa"/>
          </w:tcPr>
          <w:p w14:paraId="0C575699" w14:textId="77777777" w:rsidR="00C477D4" w:rsidRPr="00CB6889" w:rsidRDefault="00C477D4" w:rsidP="00AB1AB2">
            <w:pPr>
              <w:pBdr>
                <w:top w:val="nil"/>
                <w:left w:val="nil"/>
                <w:bottom w:val="nil"/>
                <w:right w:val="nil"/>
                <w:between w:val="nil"/>
              </w:pBdr>
            </w:pPr>
          </w:p>
        </w:tc>
        <w:tc>
          <w:tcPr>
            <w:tcW w:w="765" w:type="dxa"/>
          </w:tcPr>
          <w:p w14:paraId="0DA1D219" w14:textId="77777777" w:rsidR="00C477D4" w:rsidRPr="00CB6889" w:rsidRDefault="00C477D4" w:rsidP="00AB1AB2">
            <w:pPr>
              <w:pBdr>
                <w:top w:val="nil"/>
                <w:left w:val="nil"/>
                <w:bottom w:val="nil"/>
                <w:right w:val="nil"/>
                <w:between w:val="nil"/>
              </w:pBdr>
            </w:pPr>
          </w:p>
        </w:tc>
        <w:tc>
          <w:tcPr>
            <w:tcW w:w="765" w:type="dxa"/>
          </w:tcPr>
          <w:p w14:paraId="1405CA7F" w14:textId="77777777" w:rsidR="00C477D4" w:rsidRPr="00CB6889" w:rsidRDefault="00C477D4" w:rsidP="00AB1AB2">
            <w:pPr>
              <w:pBdr>
                <w:top w:val="nil"/>
                <w:left w:val="nil"/>
                <w:bottom w:val="nil"/>
                <w:right w:val="nil"/>
                <w:between w:val="nil"/>
              </w:pBdr>
            </w:pPr>
          </w:p>
        </w:tc>
        <w:tc>
          <w:tcPr>
            <w:tcW w:w="765" w:type="dxa"/>
          </w:tcPr>
          <w:p w14:paraId="3D363391" w14:textId="77777777" w:rsidR="00C477D4" w:rsidRPr="00CB6889" w:rsidRDefault="00C477D4" w:rsidP="00AB1AB2">
            <w:pPr>
              <w:pBdr>
                <w:top w:val="nil"/>
                <w:left w:val="nil"/>
                <w:bottom w:val="nil"/>
                <w:right w:val="nil"/>
                <w:between w:val="nil"/>
              </w:pBdr>
            </w:pPr>
          </w:p>
        </w:tc>
      </w:tr>
      <w:tr w:rsidR="00CB6889" w:rsidRPr="00CB6889" w14:paraId="4395C658" w14:textId="77777777" w:rsidTr="00AB1AB2">
        <w:trPr>
          <w:trHeight w:val="377"/>
        </w:trPr>
        <w:tc>
          <w:tcPr>
            <w:tcW w:w="645" w:type="dxa"/>
          </w:tcPr>
          <w:p w14:paraId="38E8E81C" w14:textId="77777777" w:rsidR="00C477D4" w:rsidRPr="00CB6889" w:rsidRDefault="00C477D4" w:rsidP="00AB1AB2">
            <w:pPr>
              <w:pBdr>
                <w:top w:val="nil"/>
                <w:left w:val="nil"/>
                <w:bottom w:val="nil"/>
                <w:right w:val="nil"/>
                <w:between w:val="nil"/>
              </w:pBdr>
            </w:pPr>
            <w:r w:rsidRPr="00CB6889">
              <w:t>8.</w:t>
            </w:r>
          </w:p>
        </w:tc>
        <w:tc>
          <w:tcPr>
            <w:tcW w:w="3165" w:type="dxa"/>
            <w:vAlign w:val="center"/>
          </w:tcPr>
          <w:p w14:paraId="5A1D4313" w14:textId="77777777" w:rsidR="00C477D4" w:rsidRPr="00CB6889" w:rsidRDefault="00C477D4" w:rsidP="00AB1AB2"/>
        </w:tc>
        <w:tc>
          <w:tcPr>
            <w:tcW w:w="765" w:type="dxa"/>
          </w:tcPr>
          <w:p w14:paraId="2FA325FE" w14:textId="77777777" w:rsidR="00C477D4" w:rsidRPr="00CB6889" w:rsidRDefault="00C477D4" w:rsidP="00AB1AB2">
            <w:pPr>
              <w:pBdr>
                <w:top w:val="nil"/>
                <w:left w:val="nil"/>
                <w:bottom w:val="nil"/>
                <w:right w:val="nil"/>
                <w:between w:val="nil"/>
              </w:pBdr>
            </w:pPr>
          </w:p>
        </w:tc>
        <w:tc>
          <w:tcPr>
            <w:tcW w:w="765" w:type="dxa"/>
          </w:tcPr>
          <w:p w14:paraId="20F53EF1" w14:textId="77777777" w:rsidR="00C477D4" w:rsidRPr="00CB6889" w:rsidRDefault="00C477D4" w:rsidP="00AB1AB2">
            <w:pPr>
              <w:pBdr>
                <w:top w:val="nil"/>
                <w:left w:val="nil"/>
                <w:bottom w:val="nil"/>
                <w:right w:val="nil"/>
                <w:between w:val="nil"/>
              </w:pBdr>
            </w:pPr>
          </w:p>
        </w:tc>
        <w:tc>
          <w:tcPr>
            <w:tcW w:w="765" w:type="dxa"/>
          </w:tcPr>
          <w:p w14:paraId="7B7C69D5" w14:textId="77777777" w:rsidR="00C477D4" w:rsidRPr="00CB6889" w:rsidRDefault="00C477D4" w:rsidP="00AB1AB2">
            <w:pPr>
              <w:pBdr>
                <w:top w:val="nil"/>
                <w:left w:val="nil"/>
                <w:bottom w:val="nil"/>
                <w:right w:val="nil"/>
                <w:between w:val="nil"/>
              </w:pBdr>
            </w:pPr>
          </w:p>
        </w:tc>
        <w:tc>
          <w:tcPr>
            <w:tcW w:w="765" w:type="dxa"/>
          </w:tcPr>
          <w:p w14:paraId="6EF4F8C0" w14:textId="77777777" w:rsidR="00C477D4" w:rsidRPr="00CB6889" w:rsidRDefault="00C477D4" w:rsidP="00AB1AB2">
            <w:pPr>
              <w:pBdr>
                <w:top w:val="nil"/>
                <w:left w:val="nil"/>
                <w:bottom w:val="nil"/>
                <w:right w:val="nil"/>
                <w:between w:val="nil"/>
              </w:pBdr>
            </w:pPr>
          </w:p>
        </w:tc>
        <w:tc>
          <w:tcPr>
            <w:tcW w:w="765" w:type="dxa"/>
          </w:tcPr>
          <w:p w14:paraId="46F7DF00" w14:textId="77777777" w:rsidR="00C477D4" w:rsidRPr="00CB6889" w:rsidRDefault="00C477D4" w:rsidP="00AB1AB2">
            <w:pPr>
              <w:pBdr>
                <w:top w:val="nil"/>
                <w:left w:val="nil"/>
                <w:bottom w:val="nil"/>
                <w:right w:val="nil"/>
                <w:between w:val="nil"/>
              </w:pBdr>
            </w:pPr>
          </w:p>
        </w:tc>
        <w:tc>
          <w:tcPr>
            <w:tcW w:w="765" w:type="dxa"/>
          </w:tcPr>
          <w:p w14:paraId="2E32E994" w14:textId="77777777" w:rsidR="00C477D4" w:rsidRPr="00CB6889" w:rsidRDefault="00C477D4" w:rsidP="00AB1AB2">
            <w:pPr>
              <w:pBdr>
                <w:top w:val="nil"/>
                <w:left w:val="nil"/>
                <w:bottom w:val="nil"/>
                <w:right w:val="nil"/>
                <w:between w:val="nil"/>
              </w:pBdr>
            </w:pPr>
          </w:p>
        </w:tc>
        <w:tc>
          <w:tcPr>
            <w:tcW w:w="765" w:type="dxa"/>
          </w:tcPr>
          <w:p w14:paraId="72379FCA" w14:textId="77777777" w:rsidR="00C477D4" w:rsidRPr="00CB6889" w:rsidRDefault="00C477D4" w:rsidP="00AB1AB2">
            <w:pPr>
              <w:pBdr>
                <w:top w:val="nil"/>
                <w:left w:val="nil"/>
                <w:bottom w:val="nil"/>
                <w:right w:val="nil"/>
                <w:between w:val="nil"/>
              </w:pBdr>
            </w:pPr>
          </w:p>
        </w:tc>
        <w:tc>
          <w:tcPr>
            <w:tcW w:w="765" w:type="dxa"/>
          </w:tcPr>
          <w:p w14:paraId="5AF9FE18" w14:textId="77777777" w:rsidR="00C477D4" w:rsidRPr="00CB6889" w:rsidRDefault="00C477D4" w:rsidP="00AB1AB2">
            <w:pPr>
              <w:pBdr>
                <w:top w:val="nil"/>
                <w:left w:val="nil"/>
                <w:bottom w:val="nil"/>
                <w:right w:val="nil"/>
                <w:between w:val="nil"/>
              </w:pBdr>
            </w:pPr>
          </w:p>
        </w:tc>
      </w:tr>
    </w:tbl>
    <w:p w14:paraId="63E6FFD3" w14:textId="77777777" w:rsidR="00C477D4" w:rsidRPr="00CB6889" w:rsidRDefault="00C477D4" w:rsidP="00C477D4"/>
    <w:p w14:paraId="2FF12409" w14:textId="77777777" w:rsidR="00C477D4" w:rsidRPr="00CB6889" w:rsidRDefault="00C477D4" w:rsidP="00C477D4">
      <w:pPr>
        <w:ind w:left="105" w:right="3986"/>
        <w:jc w:val="both"/>
        <w:rPr>
          <w:b/>
          <w:sz w:val="24"/>
          <w:szCs w:val="24"/>
        </w:rPr>
      </w:pPr>
      <w:r w:rsidRPr="00CB6889">
        <w:rPr>
          <w:noProof/>
        </w:rPr>
        <mc:AlternateContent>
          <mc:Choice Requires="wps">
            <w:drawing>
              <wp:anchor distT="0" distB="0" distL="114300" distR="114300" simplePos="0" relativeHeight="251669504" behindDoc="0" locked="0" layoutInCell="1" hidden="0" allowOverlap="1" wp14:anchorId="7CD40300" wp14:editId="6C840F42">
                <wp:simplePos x="0" y="0"/>
                <wp:positionH relativeFrom="column">
                  <wp:posOffset>-142874</wp:posOffset>
                </wp:positionH>
                <wp:positionV relativeFrom="paragraph">
                  <wp:posOffset>28575</wp:posOffset>
                </wp:positionV>
                <wp:extent cx="6448425" cy="1084248"/>
                <wp:effectExtent l="0" t="0" r="0" b="0"/>
                <wp:wrapNone/>
                <wp:docPr id="233" name="Rectangle 233"/>
                <wp:cNvGraphicFramePr/>
                <a:graphic xmlns:a="http://schemas.openxmlformats.org/drawingml/2006/main">
                  <a:graphicData uri="http://schemas.microsoft.com/office/word/2010/wordprocessingShape">
                    <wps:wsp>
                      <wps:cNvSpPr/>
                      <wps:spPr>
                        <a:xfrm>
                          <a:off x="2126550" y="3479982"/>
                          <a:ext cx="6438900" cy="927000"/>
                        </a:xfrm>
                        <a:prstGeom prst="rect">
                          <a:avLst/>
                        </a:prstGeom>
                        <a:solidFill>
                          <a:srgbClr val="FFFFFF"/>
                        </a:solidFill>
                        <a:ln w="9525" cap="flat" cmpd="sng">
                          <a:solidFill>
                            <a:srgbClr val="000000"/>
                          </a:solidFill>
                          <a:prstDash val="solid"/>
                          <a:round/>
                          <a:headEnd type="none" w="sm" len="sm"/>
                          <a:tailEnd type="none" w="sm" len="sm"/>
                        </a:ln>
                      </wps:spPr>
                      <wps:txbx>
                        <w:txbxContent>
                          <w:p w14:paraId="1C0BB6A1" w14:textId="77777777" w:rsidR="00AB1AB2" w:rsidRDefault="00AB1AB2" w:rsidP="00C477D4">
                            <w:pPr>
                              <w:ind w:right="17"/>
                              <w:jc w:val="both"/>
                              <w:textDirection w:val="btLr"/>
                            </w:pPr>
                            <w:r>
                              <w:rPr>
                                <w:b/>
                                <w:color w:val="000000"/>
                                <w:sz w:val="24"/>
                              </w:rPr>
                              <w:t>DAFTAR PUSTAKA</w:t>
                            </w:r>
                          </w:p>
                          <w:p w14:paraId="086A0A3F" w14:textId="77777777" w:rsidR="00AB1AB2" w:rsidRDefault="00AB1AB2" w:rsidP="00C477D4">
                            <w:pPr>
                              <w:spacing w:before="40" w:line="275" w:lineRule="auto"/>
                              <w:ind w:right="85"/>
                              <w:jc w:val="both"/>
                              <w:textDirection w:val="btLr"/>
                            </w:pPr>
                            <w:r>
                              <w:rPr>
                                <w:color w:val="000000"/>
                                <w:sz w:val="24"/>
                              </w:rPr>
                              <w:t xml:space="preserve">Disusun berdasarkan </w:t>
                            </w:r>
                            <w:r>
                              <w:rPr>
                                <w:b/>
                                <w:i/>
                                <w:color w:val="000000"/>
                                <w:sz w:val="24"/>
                              </w:rPr>
                              <w:t>Vancouver style,</w:t>
                            </w:r>
                            <w:r>
                              <w:rPr>
                                <w:color w:val="000000"/>
                                <w:sz w:val="24"/>
                              </w:rPr>
                              <w:t xml:space="preserve"> menurut urutan kemunculannya di tubuh proposal, nama pengarang, tahun, judul tulisan, dan sumber. Hanya pustaka yang dikutip dalam usul penelitian yang dicantumkan dalam Daftar Pustaka.  </w:t>
                            </w:r>
                          </w:p>
                          <w:p w14:paraId="6717B880" w14:textId="77777777" w:rsidR="00AB1AB2" w:rsidRDefault="00AB1AB2" w:rsidP="00C477D4">
                            <w:pPr>
                              <w:ind w:right="17"/>
                              <w:jc w:val="both"/>
                              <w:textDirection w:val="btLr"/>
                            </w:pPr>
                          </w:p>
                        </w:txbxContent>
                      </wps:txbx>
                      <wps:bodyPr spcFirstLastPara="1" wrap="square" lIns="91425" tIns="45700" rIns="91425" bIns="45700" anchor="t" anchorCtr="0">
                        <a:noAutofit/>
                      </wps:bodyPr>
                    </wps:wsp>
                  </a:graphicData>
                </a:graphic>
              </wp:anchor>
            </w:drawing>
          </mc:Choice>
          <mc:Fallback>
            <w:pict>
              <v:rect w14:anchorId="7CD40300" id="Rectangle 233" o:spid="_x0000_s1033" style="position:absolute;left:0;text-align:left;margin-left:-11.25pt;margin-top:2.25pt;width:507.75pt;height:85.3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">
                <v:stroke startarrowwidth="narrow" startarrowlength="short" endarrowwidth="narrow" endarrowlength="short" joinstyle="round"/>
                <v:textbox inset="2.53958mm,1.2694mm,2.53958mm,1.2694mm">
                  <w:txbxContent>
                    <w:p w14:paraId="1C0BB6A1" w14:textId="77777777" w:rsidR="00AB1AB2" w:rsidRDefault="00AB1AB2" w:rsidP="00C477D4">
                      <w:pPr>
                        <w:ind w:right="17"/>
                        <w:jc w:val="both"/>
                        <w:textDirection w:val="btLr"/>
                      </w:pPr>
                      <w:r>
                        <w:rPr>
                          <w:b/>
                          <w:color w:val="000000"/>
                          <w:sz w:val="24"/>
                        </w:rPr>
                        <w:t>DAFTAR PUSTAKA</w:t>
                      </w:r>
                    </w:p>
                    <w:p w14:paraId="086A0A3F" w14:textId="77777777" w:rsidR="00AB1AB2" w:rsidRDefault="00AB1AB2" w:rsidP="00C477D4">
                      <w:pPr>
                        <w:spacing w:before="40" w:line="275" w:lineRule="auto"/>
                        <w:ind w:right="85"/>
                        <w:jc w:val="both"/>
                        <w:textDirection w:val="btLr"/>
                      </w:pPr>
                      <w:r>
                        <w:rPr>
                          <w:color w:val="000000"/>
                          <w:sz w:val="24"/>
                        </w:rPr>
                        <w:t xml:space="preserve">Disusun berdasarkan </w:t>
                      </w:r>
                      <w:r>
                        <w:rPr>
                          <w:b/>
                          <w:i/>
                          <w:color w:val="000000"/>
                          <w:sz w:val="24"/>
                        </w:rPr>
                        <w:t>Vancouver style,</w:t>
                      </w:r>
                      <w:r>
                        <w:rPr>
                          <w:color w:val="000000"/>
                          <w:sz w:val="24"/>
                        </w:rPr>
                        <w:t xml:space="preserve"> menurut urutan kemunculannya di tubuh proposal, nama pengarang, tahun, judul tulisan, dan sumber. Hanya pustaka yang dikutip dalam usul penelitian yang dicantumkan dalam Daftar Pustaka.  </w:t>
                      </w:r>
                    </w:p>
                    <w:p w14:paraId="6717B880" w14:textId="77777777" w:rsidR="00AB1AB2" w:rsidRDefault="00AB1AB2" w:rsidP="00C477D4">
                      <w:pPr>
                        <w:ind w:right="17"/>
                        <w:jc w:val="both"/>
                        <w:textDirection w:val="btLr"/>
                      </w:pPr>
                    </w:p>
                  </w:txbxContent>
                </v:textbox>
              </v:rect>
            </w:pict>
          </mc:Fallback>
        </mc:AlternateContent>
      </w:r>
    </w:p>
    <w:p w14:paraId="510033B4" w14:textId="77777777" w:rsidR="00C477D4" w:rsidRPr="00CB6889" w:rsidRDefault="00C477D4" w:rsidP="00C477D4">
      <w:pPr>
        <w:ind w:left="105" w:right="3986"/>
        <w:jc w:val="both"/>
        <w:rPr>
          <w:b/>
          <w:sz w:val="24"/>
          <w:szCs w:val="24"/>
        </w:rPr>
      </w:pPr>
    </w:p>
    <w:p w14:paraId="0FCC5058" w14:textId="77777777" w:rsidR="00C477D4" w:rsidRPr="00CB6889" w:rsidRDefault="00C477D4" w:rsidP="00C477D4">
      <w:pPr>
        <w:ind w:left="105" w:right="3986"/>
        <w:jc w:val="both"/>
        <w:rPr>
          <w:b/>
          <w:sz w:val="24"/>
          <w:szCs w:val="24"/>
        </w:rPr>
      </w:pPr>
    </w:p>
    <w:p w14:paraId="2C32EC2E" w14:textId="77777777" w:rsidR="00C477D4" w:rsidRPr="00CB6889" w:rsidRDefault="00C477D4" w:rsidP="00C477D4">
      <w:pPr>
        <w:ind w:left="105" w:right="3986"/>
        <w:jc w:val="both"/>
        <w:rPr>
          <w:b/>
          <w:sz w:val="24"/>
          <w:szCs w:val="24"/>
        </w:rPr>
      </w:pPr>
    </w:p>
    <w:p w14:paraId="389B5AA2" w14:textId="77777777" w:rsidR="00C477D4" w:rsidRPr="00CB6889" w:rsidRDefault="00C477D4" w:rsidP="00C477D4">
      <w:pPr>
        <w:ind w:left="105" w:right="3986"/>
        <w:jc w:val="both"/>
        <w:rPr>
          <w:b/>
          <w:sz w:val="24"/>
          <w:szCs w:val="24"/>
        </w:rPr>
      </w:pPr>
    </w:p>
    <w:p w14:paraId="3AF0BBFD" w14:textId="77777777" w:rsidR="00C477D4" w:rsidRPr="00CB6889" w:rsidRDefault="00C477D4" w:rsidP="00C477D4">
      <w:pPr>
        <w:ind w:left="105" w:right="3986"/>
        <w:jc w:val="both"/>
        <w:rPr>
          <w:b/>
          <w:sz w:val="24"/>
          <w:szCs w:val="24"/>
        </w:rPr>
      </w:pPr>
    </w:p>
    <w:p w14:paraId="4068A929" w14:textId="77777777" w:rsidR="00C477D4" w:rsidRPr="00CB6889" w:rsidRDefault="00C477D4" w:rsidP="00C477D4">
      <w:pPr>
        <w:ind w:left="105" w:right="3986"/>
        <w:jc w:val="both"/>
        <w:rPr>
          <w:b/>
          <w:sz w:val="24"/>
          <w:szCs w:val="24"/>
        </w:rPr>
      </w:pPr>
    </w:p>
    <w:p w14:paraId="0A2E51FB" w14:textId="77777777" w:rsidR="00C477D4" w:rsidRPr="00CB6889" w:rsidRDefault="00C477D4" w:rsidP="00C477D4">
      <w:pPr>
        <w:ind w:left="105" w:right="3986"/>
        <w:jc w:val="both"/>
        <w:rPr>
          <w:sz w:val="24"/>
          <w:szCs w:val="24"/>
        </w:rPr>
      </w:pPr>
      <w:r w:rsidRPr="00CB6889">
        <w:rPr>
          <w:b/>
          <w:sz w:val="24"/>
          <w:szCs w:val="24"/>
        </w:rPr>
        <w:t>DAFTAR PUSTAKA</w:t>
      </w:r>
    </w:p>
    <w:p w14:paraId="2E0BB39F" w14:textId="77777777" w:rsidR="00C477D4" w:rsidRPr="00CB6889" w:rsidRDefault="00C477D4" w:rsidP="00C477D4">
      <w:pPr>
        <w:widowControl w:val="0"/>
        <w:autoSpaceDE w:val="0"/>
        <w:autoSpaceDN w:val="0"/>
        <w:adjustRightInd w:val="0"/>
        <w:ind w:left="640" w:hanging="640"/>
        <w:rPr>
          <w:noProof/>
          <w:sz w:val="24"/>
        </w:rPr>
      </w:pPr>
      <w:r w:rsidRPr="00CB6889">
        <w:rPr>
          <w:sz w:val="24"/>
          <w:szCs w:val="24"/>
        </w:rPr>
        <w:fldChar w:fldCharType="begin" w:fldLock="1"/>
      </w:r>
      <w:r w:rsidRPr="00CB6889">
        <w:rPr>
          <w:sz w:val="24"/>
          <w:szCs w:val="24"/>
        </w:rPr>
        <w:instrText xml:space="preserve">ADDIN Mendeley Bibliography CSL_BIBLIOGRAPHY </w:instrText>
      </w:r>
      <w:r w:rsidRPr="00CB6889">
        <w:rPr>
          <w:sz w:val="24"/>
          <w:szCs w:val="24"/>
        </w:rPr>
        <w:fldChar w:fldCharType="separate"/>
      </w:r>
      <w:r w:rsidRPr="00CB6889">
        <w:rPr>
          <w:noProof/>
          <w:sz w:val="24"/>
          <w:szCs w:val="24"/>
        </w:rPr>
        <w:t>[1]</w:t>
      </w:r>
      <w:r w:rsidRPr="00CB6889">
        <w:rPr>
          <w:noProof/>
          <w:sz w:val="24"/>
          <w:szCs w:val="24"/>
        </w:rPr>
        <w:tab/>
      </w:r>
    </w:p>
    <w:p w14:paraId="70A07E22" w14:textId="11F69F66" w:rsidR="00BB375A" w:rsidRPr="00CB6889" w:rsidRDefault="00C477D4" w:rsidP="00C477D4">
      <w:pPr>
        <w:ind w:firstLine="720"/>
      </w:pPr>
      <w:r w:rsidRPr="00CB6889">
        <w:rPr>
          <w:sz w:val="24"/>
          <w:szCs w:val="24"/>
        </w:rPr>
        <w:fldChar w:fldCharType="end"/>
      </w:r>
    </w:p>
    <w:sectPr w:rsidR="00BB375A" w:rsidRPr="00CB68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y" w:date="2023-05-05T14:36:00Z" w:initials="m">
    <w:p w14:paraId="48C95766" w14:textId="77777777" w:rsidR="00AB1AB2" w:rsidRDefault="00AB1AB2" w:rsidP="00FC2E03">
      <w:pPr>
        <w:pStyle w:val="CommentText"/>
      </w:pPr>
      <w:r>
        <w:rPr>
          <w:rStyle w:val="CommentReference"/>
        </w:rPr>
        <w:annotationRef/>
      </w:r>
      <w:r>
        <w:t>Fee untuk staf manajemen selama satu tahun. Jika nanti dapat funding akan didanai dari funding tersebut. Bu ambar</w:t>
      </w:r>
    </w:p>
  </w:comment>
  <w:comment w:id="2" w:author="my" w:date="2023-05-05T14:27:00Z" w:initials="m">
    <w:p w14:paraId="635B7234" w14:textId="77777777" w:rsidR="00AB1AB2" w:rsidRDefault="00AB1AB2" w:rsidP="007E0866">
      <w:pPr>
        <w:pStyle w:val="CommentText"/>
      </w:pPr>
      <w:r>
        <w:rPr>
          <w:rStyle w:val="CommentReference"/>
        </w:rPr>
        <w:annotationRef/>
      </w:r>
      <w:r>
        <w:t xml:space="preserve">Nomor 1. urgent dan penting. Pembobotan penilaian yang tinggi. </w:t>
      </w:r>
    </w:p>
  </w:comment>
  <w:comment w:id="3" w:author="my" w:date="2023-05-05T15:23:00Z" w:initials="m">
    <w:p w14:paraId="29FCF43F" w14:textId="77777777" w:rsidR="00AB1AB2" w:rsidRDefault="00AB1AB2" w:rsidP="00AB1AB2">
      <w:pPr>
        <w:pStyle w:val="CommentText"/>
      </w:pPr>
      <w:r>
        <w:rPr>
          <w:rStyle w:val="CommentReference"/>
        </w:rPr>
        <w:annotationRef/>
      </w:r>
      <w:r>
        <w:t>Administrasi dan substansi. Nanti reviewernya. Administrasi dari PIC. Substansi reviewer. Estimasi proposal 15-20 proposal. Setiap reviewer 5 proposal. Desk 1 minggu.</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C95766" w15:done="0"/>
  <w15:commentEx w15:paraId="635B7234" w15:done="0"/>
  <w15:commentEx w15:paraId="29FCF4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F9DEA" w16cex:dateUtc="2023-05-05T0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C95766" w16cid:durableId="2815CFC6"/>
  <w16cid:commentId w16cid:paraId="635B7234" w16cid:durableId="2809CC06"/>
  <w16cid:commentId w16cid:paraId="29FCF43F" w16cid:durableId="27FF9DE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42DEA1" w14:textId="77777777" w:rsidR="00B64DEF" w:rsidRDefault="00B64DEF">
      <w:pPr>
        <w:spacing w:after="0" w:line="240" w:lineRule="auto"/>
      </w:pPr>
      <w:r>
        <w:separator/>
      </w:r>
    </w:p>
  </w:endnote>
  <w:endnote w:type="continuationSeparator" w:id="0">
    <w:p w14:paraId="2F4F5993" w14:textId="77777777" w:rsidR="00B64DEF" w:rsidRDefault="00B64D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4A4559" w14:textId="77777777" w:rsidR="00AB1AB2" w:rsidRDefault="00AB1AB2">
    <w:pPr>
      <w:spacing w:line="20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94C8D0" w14:textId="77777777" w:rsidR="00B64DEF" w:rsidRDefault="00B64DEF">
      <w:pPr>
        <w:spacing w:after="0" w:line="240" w:lineRule="auto"/>
      </w:pPr>
      <w:r>
        <w:separator/>
      </w:r>
    </w:p>
  </w:footnote>
  <w:footnote w:type="continuationSeparator" w:id="0">
    <w:p w14:paraId="1354A801" w14:textId="77777777" w:rsidR="00B64DEF" w:rsidRDefault="00B64D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32377"/>
    <w:multiLevelType w:val="hybridMultilevel"/>
    <w:tmpl w:val="A6CA3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B64DB"/>
    <w:multiLevelType w:val="hybridMultilevel"/>
    <w:tmpl w:val="56240DAE"/>
    <w:lvl w:ilvl="0" w:tplc="009A5CE0">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nsid w:val="08AE383D"/>
    <w:multiLevelType w:val="hybridMultilevel"/>
    <w:tmpl w:val="31E6B3C6"/>
    <w:lvl w:ilvl="0" w:tplc="E2567D66">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08C63AF3"/>
    <w:multiLevelType w:val="hybridMultilevel"/>
    <w:tmpl w:val="D15E99A2"/>
    <w:lvl w:ilvl="0" w:tplc="B388E11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08E90067"/>
    <w:multiLevelType w:val="hybridMultilevel"/>
    <w:tmpl w:val="BA467EDC"/>
    <w:lvl w:ilvl="0" w:tplc="E5884AA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nsid w:val="0A545E37"/>
    <w:multiLevelType w:val="hybridMultilevel"/>
    <w:tmpl w:val="5EC05D8C"/>
    <w:lvl w:ilvl="0" w:tplc="0F1629E4">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nsid w:val="0D496E33"/>
    <w:multiLevelType w:val="hybridMultilevel"/>
    <w:tmpl w:val="F392C13C"/>
    <w:lvl w:ilvl="0" w:tplc="A5A8865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nsid w:val="0DEE0FAE"/>
    <w:multiLevelType w:val="hybridMultilevel"/>
    <w:tmpl w:val="E6F4C80A"/>
    <w:lvl w:ilvl="0" w:tplc="9D9041C2">
      <w:start w:val="1"/>
      <w:numFmt w:val="lowerLetter"/>
      <w:lvlText w:val="%1)"/>
      <w:lvlJc w:val="left"/>
      <w:pPr>
        <w:ind w:left="1530" w:hanging="360"/>
      </w:pPr>
      <w:rPr>
        <w:rFonts w:asciiTheme="minorHAnsi" w:eastAsiaTheme="minorHAnsi" w:hAnsiTheme="minorHAnsi" w:cstheme="minorBidi"/>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nsid w:val="0EBC7DF0"/>
    <w:multiLevelType w:val="hybridMultilevel"/>
    <w:tmpl w:val="5CF6D232"/>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nsid w:val="10153583"/>
    <w:multiLevelType w:val="hybridMultilevel"/>
    <w:tmpl w:val="42762A9A"/>
    <w:lvl w:ilvl="0" w:tplc="FFFFFFFF">
      <w:start w:val="1"/>
      <w:numFmt w:val="lowerLetter"/>
      <w:lvlText w:val="%1."/>
      <w:lvlJc w:val="left"/>
      <w:pPr>
        <w:ind w:left="810" w:hanging="360"/>
      </w:pPr>
      <w:rPr>
        <w:rFonts w:hint="default"/>
      </w:rPr>
    </w:lvl>
    <w:lvl w:ilvl="1" w:tplc="FFFFFFFF" w:tentative="1">
      <w:start w:val="1"/>
      <w:numFmt w:val="lowerLetter"/>
      <w:lvlText w:val="%2."/>
      <w:lvlJc w:val="left"/>
      <w:pPr>
        <w:ind w:left="1530" w:hanging="360"/>
      </w:pPr>
    </w:lvl>
    <w:lvl w:ilvl="2" w:tplc="FFFFFFFF" w:tentative="1">
      <w:start w:val="1"/>
      <w:numFmt w:val="lowerRoman"/>
      <w:lvlText w:val="%3."/>
      <w:lvlJc w:val="right"/>
      <w:pPr>
        <w:ind w:left="2250" w:hanging="180"/>
      </w:pPr>
    </w:lvl>
    <w:lvl w:ilvl="3" w:tplc="FFFFFFFF" w:tentative="1">
      <w:start w:val="1"/>
      <w:numFmt w:val="decimal"/>
      <w:lvlText w:val="%4."/>
      <w:lvlJc w:val="left"/>
      <w:pPr>
        <w:ind w:left="2970" w:hanging="360"/>
      </w:pPr>
    </w:lvl>
    <w:lvl w:ilvl="4" w:tplc="FFFFFFFF" w:tentative="1">
      <w:start w:val="1"/>
      <w:numFmt w:val="lowerLetter"/>
      <w:lvlText w:val="%5."/>
      <w:lvlJc w:val="left"/>
      <w:pPr>
        <w:ind w:left="3690" w:hanging="360"/>
      </w:pPr>
    </w:lvl>
    <w:lvl w:ilvl="5" w:tplc="FFFFFFFF" w:tentative="1">
      <w:start w:val="1"/>
      <w:numFmt w:val="lowerRoman"/>
      <w:lvlText w:val="%6."/>
      <w:lvlJc w:val="right"/>
      <w:pPr>
        <w:ind w:left="4410" w:hanging="180"/>
      </w:pPr>
    </w:lvl>
    <w:lvl w:ilvl="6" w:tplc="FFFFFFFF" w:tentative="1">
      <w:start w:val="1"/>
      <w:numFmt w:val="decimal"/>
      <w:lvlText w:val="%7."/>
      <w:lvlJc w:val="left"/>
      <w:pPr>
        <w:ind w:left="5130" w:hanging="360"/>
      </w:pPr>
    </w:lvl>
    <w:lvl w:ilvl="7" w:tplc="FFFFFFFF" w:tentative="1">
      <w:start w:val="1"/>
      <w:numFmt w:val="lowerLetter"/>
      <w:lvlText w:val="%8."/>
      <w:lvlJc w:val="left"/>
      <w:pPr>
        <w:ind w:left="5850" w:hanging="360"/>
      </w:pPr>
    </w:lvl>
    <w:lvl w:ilvl="8" w:tplc="FFFFFFFF" w:tentative="1">
      <w:start w:val="1"/>
      <w:numFmt w:val="lowerRoman"/>
      <w:lvlText w:val="%9."/>
      <w:lvlJc w:val="right"/>
      <w:pPr>
        <w:ind w:left="6570" w:hanging="180"/>
      </w:pPr>
    </w:lvl>
  </w:abstractNum>
  <w:abstractNum w:abstractNumId="10">
    <w:nsid w:val="13BF27D9"/>
    <w:multiLevelType w:val="hybridMultilevel"/>
    <w:tmpl w:val="42762A9A"/>
    <w:lvl w:ilvl="0" w:tplc="04090019">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
    <w:nsid w:val="14083A19"/>
    <w:multiLevelType w:val="hybridMultilevel"/>
    <w:tmpl w:val="D20CB01C"/>
    <w:lvl w:ilvl="0" w:tplc="C4BC11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5E412C6"/>
    <w:multiLevelType w:val="hybridMultilevel"/>
    <w:tmpl w:val="AF945392"/>
    <w:lvl w:ilvl="0" w:tplc="00F28D1A">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3">
    <w:nsid w:val="17334028"/>
    <w:multiLevelType w:val="hybridMultilevel"/>
    <w:tmpl w:val="42762A9A"/>
    <w:lvl w:ilvl="0" w:tplc="04090019">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nsid w:val="18245FF2"/>
    <w:multiLevelType w:val="hybridMultilevel"/>
    <w:tmpl w:val="A94C4400"/>
    <w:lvl w:ilvl="0" w:tplc="7ABE503E">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18E83671"/>
    <w:multiLevelType w:val="hybridMultilevel"/>
    <w:tmpl w:val="FEFEF906"/>
    <w:lvl w:ilvl="0" w:tplc="2C8E9FFC">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6">
    <w:nsid w:val="19B03CC9"/>
    <w:multiLevelType w:val="hybridMultilevel"/>
    <w:tmpl w:val="42762A9A"/>
    <w:lvl w:ilvl="0" w:tplc="04090019">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7">
    <w:nsid w:val="19DB25BD"/>
    <w:multiLevelType w:val="hybridMultilevel"/>
    <w:tmpl w:val="87044BDE"/>
    <w:lvl w:ilvl="0" w:tplc="8356F5D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8">
    <w:nsid w:val="20406EC3"/>
    <w:multiLevelType w:val="hybridMultilevel"/>
    <w:tmpl w:val="26702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4D11B85"/>
    <w:multiLevelType w:val="hybridMultilevel"/>
    <w:tmpl w:val="42762A9A"/>
    <w:lvl w:ilvl="0" w:tplc="04090019">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nsid w:val="31222703"/>
    <w:multiLevelType w:val="hybridMultilevel"/>
    <w:tmpl w:val="66D80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1C62758"/>
    <w:multiLevelType w:val="hybridMultilevel"/>
    <w:tmpl w:val="8474BCF6"/>
    <w:lvl w:ilvl="0" w:tplc="43AC98E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nsid w:val="3896110D"/>
    <w:multiLevelType w:val="hybridMultilevel"/>
    <w:tmpl w:val="5C4A0086"/>
    <w:lvl w:ilvl="0" w:tplc="7D56C0F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3">
    <w:nsid w:val="3C6665BB"/>
    <w:multiLevelType w:val="hybridMultilevel"/>
    <w:tmpl w:val="C28E66A2"/>
    <w:lvl w:ilvl="0" w:tplc="6BA2A7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209236A"/>
    <w:multiLevelType w:val="hybridMultilevel"/>
    <w:tmpl w:val="89EEF676"/>
    <w:lvl w:ilvl="0" w:tplc="F274D21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nsid w:val="4444267B"/>
    <w:multiLevelType w:val="hybridMultilevel"/>
    <w:tmpl w:val="8FECDD54"/>
    <w:lvl w:ilvl="0" w:tplc="AA1EBAB0">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6">
    <w:nsid w:val="444A1066"/>
    <w:multiLevelType w:val="hybridMultilevel"/>
    <w:tmpl w:val="7AE07988"/>
    <w:lvl w:ilvl="0" w:tplc="0BBA2E4C">
      <w:start w:val="2"/>
      <w:numFmt w:val="bullet"/>
      <w:lvlText w:val="-"/>
      <w:lvlJc w:val="left"/>
      <w:pPr>
        <w:ind w:left="1530" w:hanging="360"/>
      </w:pPr>
      <w:rPr>
        <w:rFonts w:ascii="Calibri" w:eastAsiaTheme="minorHAnsi" w:hAnsi="Calibri" w:cs="Calibri"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7">
    <w:nsid w:val="48F64422"/>
    <w:multiLevelType w:val="hybridMultilevel"/>
    <w:tmpl w:val="EAE4C772"/>
    <w:lvl w:ilvl="0" w:tplc="841E072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8">
    <w:nsid w:val="49271BFF"/>
    <w:multiLevelType w:val="hybridMultilevel"/>
    <w:tmpl w:val="8702DC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264B88"/>
    <w:multiLevelType w:val="hybridMultilevel"/>
    <w:tmpl w:val="CAEEB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E9F72A0"/>
    <w:multiLevelType w:val="hybridMultilevel"/>
    <w:tmpl w:val="8CCE22D6"/>
    <w:lvl w:ilvl="0" w:tplc="9DBA8E96">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1">
    <w:nsid w:val="57854627"/>
    <w:multiLevelType w:val="hybridMultilevel"/>
    <w:tmpl w:val="ED321F32"/>
    <w:lvl w:ilvl="0" w:tplc="F3CC75F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2">
    <w:nsid w:val="5BC13CDF"/>
    <w:multiLevelType w:val="hybridMultilevel"/>
    <w:tmpl w:val="9C364098"/>
    <w:lvl w:ilvl="0" w:tplc="6E3C6192">
      <w:start w:val="1"/>
      <w:numFmt w:val="lowerLetter"/>
      <w:lvlText w:val="%1."/>
      <w:lvlJc w:val="left"/>
      <w:pPr>
        <w:ind w:left="1170" w:hanging="360"/>
      </w:pPr>
      <w:rPr>
        <w:rFonts w:hint="default"/>
        <w:b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3">
    <w:nsid w:val="608935B3"/>
    <w:multiLevelType w:val="hybridMultilevel"/>
    <w:tmpl w:val="4A1EC8FE"/>
    <w:lvl w:ilvl="0" w:tplc="8244E56E">
      <w:start w:val="1"/>
      <w:numFmt w:val="lowerLetter"/>
      <w:lvlText w:val="%1."/>
      <w:lvlJc w:val="left"/>
      <w:pPr>
        <w:ind w:left="1170" w:hanging="360"/>
      </w:pPr>
      <w:rPr>
        <w:rFonts w:hint="default"/>
        <w:b/>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4">
    <w:nsid w:val="67D8230E"/>
    <w:multiLevelType w:val="hybridMultilevel"/>
    <w:tmpl w:val="42762A9A"/>
    <w:lvl w:ilvl="0" w:tplc="04090019">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5">
    <w:nsid w:val="6C287A7D"/>
    <w:multiLevelType w:val="hybridMultilevel"/>
    <w:tmpl w:val="3E8267F2"/>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6">
    <w:nsid w:val="6D1D3F20"/>
    <w:multiLevelType w:val="multilevel"/>
    <w:tmpl w:val="C8AAAD24"/>
    <w:lvl w:ilvl="0">
      <w:start w:val="1"/>
      <w:numFmt w:val="decimal"/>
      <w:pStyle w:val="Heading1"/>
      <w:lvlText w:val="%1."/>
      <w:lvlJc w:val="left"/>
      <w:pPr>
        <w:ind w:left="720" w:hanging="360"/>
      </w:pPr>
    </w:lvl>
    <w:lvl w:ilvl="1">
      <w:start w:val="1"/>
      <w:numFmt w:val="lowerLetter"/>
      <w:pStyle w:val="Heading2"/>
      <w:lvlText w:val="%2."/>
      <w:lvlJc w:val="left"/>
      <w:pPr>
        <w:ind w:left="1440" w:hanging="360"/>
      </w:pPr>
    </w:lvl>
    <w:lvl w:ilvl="2">
      <w:start w:val="1"/>
      <w:numFmt w:val="lowerRoman"/>
      <w:pStyle w:val="Heading3"/>
      <w:lvlText w:val="%3."/>
      <w:lvlJc w:val="right"/>
      <w:pPr>
        <w:ind w:left="2160" w:hanging="180"/>
      </w:pPr>
    </w:lvl>
    <w:lvl w:ilvl="3">
      <w:start w:val="1"/>
      <w:numFmt w:val="decimal"/>
      <w:pStyle w:val="Heading4"/>
      <w:lvlText w:val="%4."/>
      <w:lvlJc w:val="left"/>
      <w:pPr>
        <w:ind w:left="2880" w:hanging="360"/>
      </w:pPr>
    </w:lvl>
    <w:lvl w:ilvl="4">
      <w:start w:val="1"/>
      <w:numFmt w:val="lowerLetter"/>
      <w:pStyle w:val="Heading5"/>
      <w:lvlText w:val="%5."/>
      <w:lvlJc w:val="left"/>
      <w:pPr>
        <w:ind w:left="3600" w:hanging="360"/>
      </w:pPr>
    </w:lvl>
    <w:lvl w:ilvl="5">
      <w:start w:val="1"/>
      <w:numFmt w:val="lowerRoman"/>
      <w:pStyle w:val="Heading6"/>
      <w:lvlText w:val="%6."/>
      <w:lvlJc w:val="right"/>
      <w:pPr>
        <w:ind w:left="4320" w:hanging="180"/>
      </w:pPr>
    </w:lvl>
    <w:lvl w:ilvl="6">
      <w:start w:val="1"/>
      <w:numFmt w:val="decimal"/>
      <w:pStyle w:val="Heading7"/>
      <w:lvlText w:val="%7."/>
      <w:lvlJc w:val="left"/>
      <w:pPr>
        <w:ind w:left="5040" w:hanging="360"/>
      </w:pPr>
    </w:lvl>
    <w:lvl w:ilvl="7">
      <w:start w:val="1"/>
      <w:numFmt w:val="lowerLetter"/>
      <w:pStyle w:val="Heading8"/>
      <w:lvlText w:val="%8."/>
      <w:lvlJc w:val="left"/>
      <w:pPr>
        <w:ind w:left="5760" w:hanging="360"/>
      </w:pPr>
    </w:lvl>
    <w:lvl w:ilvl="8">
      <w:start w:val="1"/>
      <w:numFmt w:val="lowerRoman"/>
      <w:pStyle w:val="Heading9"/>
      <w:lvlText w:val="%9."/>
      <w:lvlJc w:val="right"/>
      <w:pPr>
        <w:ind w:left="6480" w:hanging="180"/>
      </w:pPr>
    </w:lvl>
  </w:abstractNum>
  <w:abstractNum w:abstractNumId="37">
    <w:nsid w:val="6D9C580B"/>
    <w:multiLevelType w:val="hybridMultilevel"/>
    <w:tmpl w:val="36163214"/>
    <w:lvl w:ilvl="0" w:tplc="798A33A8">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8">
    <w:nsid w:val="73473E29"/>
    <w:multiLevelType w:val="hybridMultilevel"/>
    <w:tmpl w:val="09380A0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nsid w:val="789B1479"/>
    <w:multiLevelType w:val="hybridMultilevel"/>
    <w:tmpl w:val="8CA061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9FD2AD4"/>
    <w:multiLevelType w:val="hybridMultilevel"/>
    <w:tmpl w:val="A1D02F6E"/>
    <w:lvl w:ilvl="0" w:tplc="0990411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1">
    <w:nsid w:val="7B2C1FD3"/>
    <w:multiLevelType w:val="hybridMultilevel"/>
    <w:tmpl w:val="7828F35E"/>
    <w:lvl w:ilvl="0" w:tplc="1672773A">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2">
    <w:nsid w:val="7F8D2167"/>
    <w:multiLevelType w:val="hybridMultilevel"/>
    <w:tmpl w:val="77F809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2"/>
  </w:num>
  <w:num w:numId="3">
    <w:abstractNumId w:val="32"/>
  </w:num>
  <w:num w:numId="4">
    <w:abstractNumId w:val="7"/>
  </w:num>
  <w:num w:numId="5">
    <w:abstractNumId w:val="5"/>
  </w:num>
  <w:num w:numId="6">
    <w:abstractNumId w:val="42"/>
  </w:num>
  <w:num w:numId="7">
    <w:abstractNumId w:val="17"/>
  </w:num>
  <w:num w:numId="8">
    <w:abstractNumId w:val="35"/>
  </w:num>
  <w:num w:numId="9">
    <w:abstractNumId w:val="31"/>
  </w:num>
  <w:num w:numId="10">
    <w:abstractNumId w:val="21"/>
  </w:num>
  <w:num w:numId="11">
    <w:abstractNumId w:val="1"/>
  </w:num>
  <w:num w:numId="12">
    <w:abstractNumId w:val="22"/>
  </w:num>
  <w:num w:numId="13">
    <w:abstractNumId w:val="14"/>
  </w:num>
  <w:num w:numId="14">
    <w:abstractNumId w:val="40"/>
  </w:num>
  <w:num w:numId="15">
    <w:abstractNumId w:val="4"/>
  </w:num>
  <w:num w:numId="16">
    <w:abstractNumId w:val="3"/>
  </w:num>
  <w:num w:numId="17">
    <w:abstractNumId w:val="25"/>
  </w:num>
  <w:num w:numId="18">
    <w:abstractNumId w:val="27"/>
  </w:num>
  <w:num w:numId="19">
    <w:abstractNumId w:val="41"/>
  </w:num>
  <w:num w:numId="20">
    <w:abstractNumId w:val="15"/>
  </w:num>
  <w:num w:numId="21">
    <w:abstractNumId w:val="12"/>
  </w:num>
  <w:num w:numId="22">
    <w:abstractNumId w:val="6"/>
  </w:num>
  <w:num w:numId="23">
    <w:abstractNumId w:val="24"/>
  </w:num>
  <w:num w:numId="24">
    <w:abstractNumId w:val="28"/>
  </w:num>
  <w:num w:numId="25">
    <w:abstractNumId w:val="37"/>
  </w:num>
  <w:num w:numId="26">
    <w:abstractNumId w:val="19"/>
  </w:num>
  <w:num w:numId="27">
    <w:abstractNumId w:val="38"/>
  </w:num>
  <w:num w:numId="28">
    <w:abstractNumId w:val="26"/>
  </w:num>
  <w:num w:numId="29">
    <w:abstractNumId w:val="36"/>
  </w:num>
  <w:num w:numId="30">
    <w:abstractNumId w:val="0"/>
  </w:num>
  <w:num w:numId="31">
    <w:abstractNumId w:val="11"/>
  </w:num>
  <w:num w:numId="32">
    <w:abstractNumId w:val="18"/>
  </w:num>
  <w:num w:numId="33">
    <w:abstractNumId w:val="29"/>
  </w:num>
  <w:num w:numId="34">
    <w:abstractNumId w:val="20"/>
  </w:num>
  <w:num w:numId="35">
    <w:abstractNumId w:val="23"/>
  </w:num>
  <w:num w:numId="36">
    <w:abstractNumId w:val="30"/>
  </w:num>
  <w:num w:numId="37">
    <w:abstractNumId w:val="8"/>
  </w:num>
  <w:num w:numId="38">
    <w:abstractNumId w:val="9"/>
  </w:num>
  <w:num w:numId="39">
    <w:abstractNumId w:val="33"/>
  </w:num>
  <w:num w:numId="40">
    <w:abstractNumId w:val="16"/>
  </w:num>
  <w:num w:numId="41">
    <w:abstractNumId w:val="10"/>
  </w:num>
  <w:num w:numId="42">
    <w:abstractNumId w:val="34"/>
  </w:num>
  <w:num w:numId="43">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y">
    <w15:presenceInfo w15:providerId="Windows Live" w15:userId="b831ea0b634647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AB0"/>
    <w:rsid w:val="00022784"/>
    <w:rsid w:val="000312C7"/>
    <w:rsid w:val="00031DF9"/>
    <w:rsid w:val="00052BA1"/>
    <w:rsid w:val="000553DA"/>
    <w:rsid w:val="00077BC6"/>
    <w:rsid w:val="000A2035"/>
    <w:rsid w:val="000B3AEE"/>
    <w:rsid w:val="00106CF2"/>
    <w:rsid w:val="00150C90"/>
    <w:rsid w:val="00171103"/>
    <w:rsid w:val="0017191C"/>
    <w:rsid w:val="001E574E"/>
    <w:rsid w:val="001F4A64"/>
    <w:rsid w:val="00220C8B"/>
    <w:rsid w:val="002551B9"/>
    <w:rsid w:val="00270E5C"/>
    <w:rsid w:val="00290462"/>
    <w:rsid w:val="002B2110"/>
    <w:rsid w:val="00327333"/>
    <w:rsid w:val="00342D75"/>
    <w:rsid w:val="003962D3"/>
    <w:rsid w:val="003A3C14"/>
    <w:rsid w:val="003E3554"/>
    <w:rsid w:val="00400552"/>
    <w:rsid w:val="00440B0A"/>
    <w:rsid w:val="00485602"/>
    <w:rsid w:val="00491E98"/>
    <w:rsid w:val="004A206C"/>
    <w:rsid w:val="004A472B"/>
    <w:rsid w:val="004A656A"/>
    <w:rsid w:val="004A6F04"/>
    <w:rsid w:val="004E5BAA"/>
    <w:rsid w:val="004F7609"/>
    <w:rsid w:val="00504AE5"/>
    <w:rsid w:val="005105C8"/>
    <w:rsid w:val="00551FF8"/>
    <w:rsid w:val="0055581E"/>
    <w:rsid w:val="00560276"/>
    <w:rsid w:val="00577441"/>
    <w:rsid w:val="005B5CAC"/>
    <w:rsid w:val="005C7EC3"/>
    <w:rsid w:val="005D54BE"/>
    <w:rsid w:val="00635D9F"/>
    <w:rsid w:val="00644956"/>
    <w:rsid w:val="006611D1"/>
    <w:rsid w:val="00675AD3"/>
    <w:rsid w:val="00680A18"/>
    <w:rsid w:val="00687C0E"/>
    <w:rsid w:val="006A12A9"/>
    <w:rsid w:val="006B02E7"/>
    <w:rsid w:val="006B6627"/>
    <w:rsid w:val="006D0DDD"/>
    <w:rsid w:val="006D1BF5"/>
    <w:rsid w:val="006F670F"/>
    <w:rsid w:val="007131EF"/>
    <w:rsid w:val="007633E8"/>
    <w:rsid w:val="0076697A"/>
    <w:rsid w:val="00787F3D"/>
    <w:rsid w:val="007D020D"/>
    <w:rsid w:val="007E0866"/>
    <w:rsid w:val="008671BE"/>
    <w:rsid w:val="008A3D22"/>
    <w:rsid w:val="008B5A99"/>
    <w:rsid w:val="00943E80"/>
    <w:rsid w:val="00955E2A"/>
    <w:rsid w:val="00964AB0"/>
    <w:rsid w:val="00991ABC"/>
    <w:rsid w:val="009957DF"/>
    <w:rsid w:val="00996E17"/>
    <w:rsid w:val="009C6A38"/>
    <w:rsid w:val="00A05C87"/>
    <w:rsid w:val="00A11FAE"/>
    <w:rsid w:val="00A2206B"/>
    <w:rsid w:val="00A420B5"/>
    <w:rsid w:val="00A62291"/>
    <w:rsid w:val="00A718AB"/>
    <w:rsid w:val="00A861FE"/>
    <w:rsid w:val="00AB1AB2"/>
    <w:rsid w:val="00AC7EEB"/>
    <w:rsid w:val="00B117E3"/>
    <w:rsid w:val="00B150FF"/>
    <w:rsid w:val="00B31117"/>
    <w:rsid w:val="00B41130"/>
    <w:rsid w:val="00B64DEF"/>
    <w:rsid w:val="00BB08E5"/>
    <w:rsid w:val="00BB375A"/>
    <w:rsid w:val="00BC24DC"/>
    <w:rsid w:val="00C07332"/>
    <w:rsid w:val="00C44313"/>
    <w:rsid w:val="00C477D4"/>
    <w:rsid w:val="00CB6889"/>
    <w:rsid w:val="00CE34EB"/>
    <w:rsid w:val="00D01E31"/>
    <w:rsid w:val="00D039CC"/>
    <w:rsid w:val="00D31111"/>
    <w:rsid w:val="00D47542"/>
    <w:rsid w:val="00D66360"/>
    <w:rsid w:val="00D7529A"/>
    <w:rsid w:val="00DA46D8"/>
    <w:rsid w:val="00DC5078"/>
    <w:rsid w:val="00DE2D61"/>
    <w:rsid w:val="00DF7862"/>
    <w:rsid w:val="00E02624"/>
    <w:rsid w:val="00E07915"/>
    <w:rsid w:val="00E4127D"/>
    <w:rsid w:val="00E565E4"/>
    <w:rsid w:val="00E72AE2"/>
    <w:rsid w:val="00E749E5"/>
    <w:rsid w:val="00EA0D07"/>
    <w:rsid w:val="00EA48B0"/>
    <w:rsid w:val="00EC2C2A"/>
    <w:rsid w:val="00ED7063"/>
    <w:rsid w:val="00F16993"/>
    <w:rsid w:val="00F440BD"/>
    <w:rsid w:val="00F470F0"/>
    <w:rsid w:val="00FC2E03"/>
    <w:rsid w:val="00FC380E"/>
    <w:rsid w:val="00FD5DA5"/>
    <w:rsid w:val="00FF0CFF"/>
    <w:rsid w:val="00FF51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FD1CA"/>
  <w15:chartTrackingRefBased/>
  <w15:docId w15:val="{190C91D5-0B9C-4017-A186-C1071DFA6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477D4"/>
    <w:pPr>
      <w:keepNext/>
      <w:numPr>
        <w:numId w:val="29"/>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C477D4"/>
    <w:pPr>
      <w:keepNext/>
      <w:numPr>
        <w:ilvl w:val="1"/>
        <w:numId w:val="29"/>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C477D4"/>
    <w:pPr>
      <w:keepNext/>
      <w:numPr>
        <w:ilvl w:val="2"/>
        <w:numId w:val="29"/>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C477D4"/>
    <w:pPr>
      <w:keepNext/>
      <w:numPr>
        <w:ilvl w:val="3"/>
        <w:numId w:val="29"/>
      </w:numPr>
      <w:spacing w:before="240" w:after="60" w:line="240" w:lineRule="auto"/>
      <w:outlineLvl w:val="3"/>
    </w:pPr>
    <w:rPr>
      <w:rFonts w:eastAsiaTheme="minorEastAsia"/>
      <w:b/>
      <w:bCs/>
      <w:sz w:val="28"/>
      <w:szCs w:val="28"/>
    </w:rPr>
  </w:style>
  <w:style w:type="paragraph" w:styleId="Heading5">
    <w:name w:val="heading 5"/>
    <w:basedOn w:val="Normal"/>
    <w:next w:val="Normal"/>
    <w:link w:val="Heading5Char"/>
    <w:uiPriority w:val="9"/>
    <w:unhideWhenUsed/>
    <w:qFormat/>
    <w:rsid w:val="00C477D4"/>
    <w:pPr>
      <w:numPr>
        <w:ilvl w:val="4"/>
        <w:numId w:val="29"/>
      </w:numPr>
      <w:spacing w:before="240" w:after="60" w:line="240" w:lineRule="auto"/>
      <w:outlineLvl w:val="4"/>
    </w:pPr>
    <w:rPr>
      <w:rFonts w:eastAsiaTheme="minorEastAsia"/>
      <w:b/>
      <w:bCs/>
      <w:i/>
      <w:iCs/>
      <w:sz w:val="26"/>
      <w:szCs w:val="26"/>
    </w:rPr>
  </w:style>
  <w:style w:type="paragraph" w:styleId="Heading6">
    <w:name w:val="heading 6"/>
    <w:basedOn w:val="Normal"/>
    <w:next w:val="Normal"/>
    <w:link w:val="Heading6Char"/>
    <w:uiPriority w:val="9"/>
    <w:unhideWhenUsed/>
    <w:qFormat/>
    <w:rsid w:val="00C477D4"/>
    <w:pPr>
      <w:numPr>
        <w:ilvl w:val="5"/>
        <w:numId w:val="29"/>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C477D4"/>
    <w:pPr>
      <w:numPr>
        <w:ilvl w:val="6"/>
        <w:numId w:val="29"/>
      </w:numPr>
      <w:spacing w:before="240" w:after="60" w:line="240" w:lineRule="auto"/>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C477D4"/>
    <w:pPr>
      <w:numPr>
        <w:ilvl w:val="7"/>
        <w:numId w:val="29"/>
      </w:numPr>
      <w:spacing w:before="240" w:after="60" w:line="240" w:lineRule="auto"/>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C477D4"/>
    <w:pPr>
      <w:numPr>
        <w:ilvl w:val="8"/>
        <w:numId w:val="29"/>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UGEX'Z,List Paragraph1,Body of text"/>
    <w:basedOn w:val="Normal"/>
    <w:link w:val="ListParagraphChar"/>
    <w:uiPriority w:val="34"/>
    <w:qFormat/>
    <w:rsid w:val="00964AB0"/>
    <w:pPr>
      <w:ind w:left="720"/>
      <w:contextualSpacing/>
    </w:pPr>
  </w:style>
  <w:style w:type="table" w:styleId="TableGrid">
    <w:name w:val="Table Grid"/>
    <w:basedOn w:val="TableNormal"/>
    <w:uiPriority w:val="39"/>
    <w:rsid w:val="006611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D020D"/>
    <w:rPr>
      <w:color w:val="0563C1" w:themeColor="hyperlink"/>
      <w:u w:val="single"/>
    </w:rPr>
  </w:style>
  <w:style w:type="character" w:customStyle="1" w:styleId="UnresolvedMention1">
    <w:name w:val="Unresolved Mention1"/>
    <w:basedOn w:val="DefaultParagraphFont"/>
    <w:uiPriority w:val="99"/>
    <w:semiHidden/>
    <w:unhideWhenUsed/>
    <w:rsid w:val="007D020D"/>
    <w:rPr>
      <w:color w:val="605E5C"/>
      <w:shd w:val="clear" w:color="auto" w:fill="E1DFDD"/>
    </w:rPr>
  </w:style>
  <w:style w:type="paragraph" w:styleId="Revision">
    <w:name w:val="Revision"/>
    <w:hidden/>
    <w:uiPriority w:val="99"/>
    <w:semiHidden/>
    <w:rsid w:val="00DC5078"/>
    <w:pPr>
      <w:spacing w:after="0" w:line="240" w:lineRule="auto"/>
    </w:pPr>
  </w:style>
  <w:style w:type="character" w:styleId="CommentReference">
    <w:name w:val="annotation reference"/>
    <w:basedOn w:val="DefaultParagraphFont"/>
    <w:uiPriority w:val="99"/>
    <w:semiHidden/>
    <w:unhideWhenUsed/>
    <w:rsid w:val="00E565E4"/>
    <w:rPr>
      <w:sz w:val="16"/>
      <w:szCs w:val="16"/>
    </w:rPr>
  </w:style>
  <w:style w:type="paragraph" w:styleId="CommentText">
    <w:name w:val="annotation text"/>
    <w:basedOn w:val="Normal"/>
    <w:link w:val="CommentTextChar"/>
    <w:uiPriority w:val="99"/>
    <w:unhideWhenUsed/>
    <w:rsid w:val="00E565E4"/>
    <w:pPr>
      <w:spacing w:line="240" w:lineRule="auto"/>
    </w:pPr>
    <w:rPr>
      <w:sz w:val="20"/>
      <w:szCs w:val="20"/>
    </w:rPr>
  </w:style>
  <w:style w:type="character" w:customStyle="1" w:styleId="CommentTextChar">
    <w:name w:val="Comment Text Char"/>
    <w:basedOn w:val="DefaultParagraphFont"/>
    <w:link w:val="CommentText"/>
    <w:uiPriority w:val="99"/>
    <w:rsid w:val="00E565E4"/>
    <w:rPr>
      <w:sz w:val="20"/>
      <w:szCs w:val="20"/>
    </w:rPr>
  </w:style>
  <w:style w:type="paragraph" w:styleId="CommentSubject">
    <w:name w:val="annotation subject"/>
    <w:basedOn w:val="CommentText"/>
    <w:next w:val="CommentText"/>
    <w:link w:val="CommentSubjectChar"/>
    <w:uiPriority w:val="99"/>
    <w:semiHidden/>
    <w:unhideWhenUsed/>
    <w:rsid w:val="00E565E4"/>
    <w:rPr>
      <w:b/>
      <w:bCs/>
    </w:rPr>
  </w:style>
  <w:style w:type="character" w:customStyle="1" w:styleId="CommentSubjectChar">
    <w:name w:val="Comment Subject Char"/>
    <w:basedOn w:val="CommentTextChar"/>
    <w:link w:val="CommentSubject"/>
    <w:uiPriority w:val="99"/>
    <w:semiHidden/>
    <w:rsid w:val="00E565E4"/>
    <w:rPr>
      <w:b/>
      <w:bCs/>
      <w:sz w:val="20"/>
      <w:szCs w:val="20"/>
    </w:rPr>
  </w:style>
  <w:style w:type="character" w:customStyle="1" w:styleId="Heading1Char">
    <w:name w:val="Heading 1 Char"/>
    <w:basedOn w:val="DefaultParagraphFont"/>
    <w:link w:val="Heading1"/>
    <w:uiPriority w:val="9"/>
    <w:rsid w:val="00C477D4"/>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C477D4"/>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C477D4"/>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C477D4"/>
    <w:rPr>
      <w:rFonts w:eastAsiaTheme="minorEastAsia"/>
      <w:b/>
      <w:bCs/>
      <w:sz w:val="28"/>
      <w:szCs w:val="28"/>
    </w:rPr>
  </w:style>
  <w:style w:type="character" w:customStyle="1" w:styleId="Heading5Char">
    <w:name w:val="Heading 5 Char"/>
    <w:basedOn w:val="DefaultParagraphFont"/>
    <w:link w:val="Heading5"/>
    <w:uiPriority w:val="9"/>
    <w:rsid w:val="00C477D4"/>
    <w:rPr>
      <w:rFonts w:eastAsiaTheme="minorEastAsia"/>
      <w:b/>
      <w:bCs/>
      <w:i/>
      <w:iCs/>
      <w:sz w:val="26"/>
      <w:szCs w:val="26"/>
    </w:rPr>
  </w:style>
  <w:style w:type="character" w:customStyle="1" w:styleId="Heading6Char">
    <w:name w:val="Heading 6 Char"/>
    <w:basedOn w:val="DefaultParagraphFont"/>
    <w:link w:val="Heading6"/>
    <w:uiPriority w:val="9"/>
    <w:rsid w:val="00C477D4"/>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C477D4"/>
    <w:rPr>
      <w:rFonts w:eastAsiaTheme="minorEastAsia"/>
      <w:sz w:val="24"/>
      <w:szCs w:val="24"/>
    </w:rPr>
  </w:style>
  <w:style w:type="character" w:customStyle="1" w:styleId="Heading8Char">
    <w:name w:val="Heading 8 Char"/>
    <w:basedOn w:val="DefaultParagraphFont"/>
    <w:link w:val="Heading8"/>
    <w:uiPriority w:val="9"/>
    <w:semiHidden/>
    <w:rsid w:val="00C477D4"/>
    <w:rPr>
      <w:rFonts w:eastAsiaTheme="minorEastAsia"/>
      <w:i/>
      <w:iCs/>
      <w:sz w:val="24"/>
      <w:szCs w:val="24"/>
    </w:rPr>
  </w:style>
  <w:style w:type="character" w:customStyle="1" w:styleId="Heading9Char">
    <w:name w:val="Heading 9 Char"/>
    <w:basedOn w:val="DefaultParagraphFont"/>
    <w:link w:val="Heading9"/>
    <w:uiPriority w:val="9"/>
    <w:semiHidden/>
    <w:rsid w:val="00C477D4"/>
    <w:rPr>
      <w:rFonts w:asciiTheme="majorHAnsi" w:eastAsiaTheme="majorEastAsia" w:hAnsiTheme="majorHAnsi" w:cstheme="majorBidi"/>
    </w:rPr>
  </w:style>
  <w:style w:type="character" w:customStyle="1" w:styleId="ListParagraphChar">
    <w:name w:val="List Paragraph Char"/>
    <w:aliases w:val="Heading 1 Char1 Char,UGEX'Z Char,List Paragraph1 Char,Body of text Char"/>
    <w:basedOn w:val="DefaultParagraphFont"/>
    <w:link w:val="ListParagraph"/>
    <w:uiPriority w:val="34"/>
    <w:qFormat/>
    <w:rsid w:val="00C477D4"/>
  </w:style>
  <w:style w:type="character" w:customStyle="1" w:styleId="UnresolvedMention2">
    <w:name w:val="Unresolved Mention2"/>
    <w:basedOn w:val="DefaultParagraphFont"/>
    <w:uiPriority w:val="99"/>
    <w:semiHidden/>
    <w:unhideWhenUsed/>
    <w:rsid w:val="00955E2A"/>
    <w:rPr>
      <w:color w:val="605E5C"/>
      <w:shd w:val="clear" w:color="auto" w:fill="E1DFDD"/>
    </w:rPr>
  </w:style>
  <w:style w:type="paragraph" w:styleId="BalloonText">
    <w:name w:val="Balloon Text"/>
    <w:basedOn w:val="Normal"/>
    <w:link w:val="BalloonTextChar"/>
    <w:uiPriority w:val="99"/>
    <w:semiHidden/>
    <w:unhideWhenUsed/>
    <w:rsid w:val="006449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4956"/>
    <w:rPr>
      <w:rFonts w:ascii="Segoe UI" w:hAnsi="Segoe UI" w:cs="Segoe UI"/>
      <w:sz w:val="18"/>
      <w:szCs w:val="18"/>
    </w:rPr>
  </w:style>
  <w:style w:type="character" w:customStyle="1" w:styleId="UnresolvedMention3">
    <w:name w:val="Unresolved Mention3"/>
    <w:basedOn w:val="DefaultParagraphFont"/>
    <w:uiPriority w:val="99"/>
    <w:semiHidden/>
    <w:unhideWhenUsed/>
    <w:rsid w:val="004856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ybima.ums.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AD034C-A437-4E26-8906-3B216B5F1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2332</Words>
  <Characters>13298</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dc:creator>
  <cp:keywords/>
  <dc:description/>
  <cp:lastModifiedBy>Microsoft account</cp:lastModifiedBy>
  <cp:revision>2</cp:revision>
  <dcterms:created xsi:type="dcterms:W3CDTF">2023-05-27T05:35:00Z</dcterms:created>
  <dcterms:modified xsi:type="dcterms:W3CDTF">2023-05-27T05:35:00Z</dcterms:modified>
</cp:coreProperties>
</file>